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18F0" w:rsidRPr="0082714B" w:rsidRDefault="00DF0A5C" w:rsidP="003C3CA7">
      <w:pPr>
        <w:spacing w:after="0" w:line="240" w:lineRule="auto"/>
        <w:jc w:val="center"/>
        <w:rPr>
          <w:rFonts w:ascii="Times New Roman" w:hAnsi="Times New Roman" w:cs="Times New Roman"/>
          <w:b/>
          <w:sz w:val="24"/>
          <w:szCs w:val="24"/>
        </w:rPr>
      </w:pPr>
      <w:r w:rsidRPr="0082714B">
        <w:rPr>
          <w:rFonts w:ascii="Times New Roman" w:hAnsi="Times New Roman" w:cs="Times New Roman"/>
          <w:b/>
          <w:sz w:val="24"/>
          <w:szCs w:val="24"/>
        </w:rPr>
        <w:t xml:space="preserve">Membangun Paradigma Tentang Misi sebagai Landasan dan Motivasi </w:t>
      </w:r>
      <w:r w:rsidR="000C5F0F" w:rsidRPr="0082714B">
        <w:rPr>
          <w:rFonts w:ascii="Times New Roman" w:hAnsi="Times New Roman" w:cs="Times New Roman"/>
          <w:b/>
          <w:sz w:val="24"/>
          <w:szCs w:val="24"/>
        </w:rPr>
        <w:t>untuk mengaktualisasi Amanat Agung</w:t>
      </w:r>
    </w:p>
    <w:p w:rsidR="00FE1812" w:rsidRPr="0082714B" w:rsidRDefault="00FE1812" w:rsidP="003F51CA">
      <w:pPr>
        <w:spacing w:after="0" w:line="240" w:lineRule="auto"/>
        <w:jc w:val="both"/>
        <w:rPr>
          <w:rFonts w:ascii="Times New Roman" w:hAnsi="Times New Roman" w:cs="Times New Roman"/>
          <w:b/>
          <w:sz w:val="24"/>
          <w:szCs w:val="24"/>
        </w:rPr>
      </w:pPr>
    </w:p>
    <w:p w:rsidR="00A234C1" w:rsidRPr="0082714B" w:rsidRDefault="00A234C1" w:rsidP="00A10711">
      <w:pPr>
        <w:spacing w:after="0" w:line="240" w:lineRule="auto"/>
        <w:jc w:val="center"/>
        <w:rPr>
          <w:rFonts w:ascii="Times New Roman" w:hAnsi="Times New Roman" w:cs="Times New Roman"/>
          <w:b/>
          <w:color w:val="000000"/>
          <w:sz w:val="24"/>
          <w:szCs w:val="24"/>
          <w:lang w:val="id-ID"/>
        </w:rPr>
      </w:pPr>
      <w:r w:rsidRPr="0082714B">
        <w:rPr>
          <w:rFonts w:ascii="Times New Roman" w:hAnsi="Times New Roman" w:cs="Times New Roman"/>
          <w:b/>
          <w:color w:val="000000"/>
          <w:sz w:val="24"/>
          <w:szCs w:val="24"/>
          <w:lang w:val="id-ID"/>
        </w:rPr>
        <w:t>Yonatan Alex Arifianto</w:t>
      </w:r>
    </w:p>
    <w:p w:rsidR="00A234C1" w:rsidRPr="0082714B" w:rsidRDefault="00A234C1" w:rsidP="00A10711">
      <w:pPr>
        <w:spacing w:after="0" w:line="240" w:lineRule="auto"/>
        <w:jc w:val="center"/>
        <w:rPr>
          <w:rFonts w:ascii="Times New Roman" w:hAnsi="Times New Roman" w:cs="Times New Roman"/>
          <w:color w:val="000000"/>
          <w:sz w:val="24"/>
          <w:szCs w:val="24"/>
          <w:lang w:val="id-ID"/>
        </w:rPr>
      </w:pPr>
      <w:r w:rsidRPr="0082714B">
        <w:rPr>
          <w:rFonts w:ascii="Times New Roman" w:hAnsi="Times New Roman" w:cs="Times New Roman"/>
          <w:color w:val="000000"/>
          <w:sz w:val="24"/>
          <w:szCs w:val="24"/>
          <w:lang w:val="id-ID"/>
        </w:rPr>
        <w:t>Sekolah Tinggi Teologi Sangkakala, Salatiga</w:t>
      </w:r>
    </w:p>
    <w:p w:rsidR="00FE1812" w:rsidRPr="0082714B" w:rsidRDefault="002B6D8D" w:rsidP="00A10711">
      <w:pPr>
        <w:spacing w:after="0" w:line="240" w:lineRule="auto"/>
        <w:jc w:val="center"/>
        <w:rPr>
          <w:rStyle w:val="Hyperlink"/>
          <w:rFonts w:ascii="Times New Roman" w:hAnsi="Times New Roman" w:cs="Times New Roman"/>
          <w:i/>
          <w:sz w:val="24"/>
          <w:szCs w:val="24"/>
          <w:lang w:val="id-ID"/>
        </w:rPr>
      </w:pPr>
      <w:hyperlink r:id="rId7" w:history="1">
        <w:r w:rsidR="00A234C1" w:rsidRPr="0082714B">
          <w:rPr>
            <w:rStyle w:val="Hyperlink"/>
            <w:rFonts w:ascii="Times New Roman" w:hAnsi="Times New Roman" w:cs="Times New Roman"/>
            <w:i/>
            <w:sz w:val="24"/>
            <w:szCs w:val="24"/>
            <w:lang w:val="id-ID"/>
          </w:rPr>
          <w:t>arifianto.alex@sttsangkakala.ac.id</w:t>
        </w:r>
      </w:hyperlink>
    </w:p>
    <w:p w:rsidR="006031C6" w:rsidRPr="0082714B" w:rsidRDefault="006031C6" w:rsidP="00A10711">
      <w:pPr>
        <w:spacing w:after="0" w:line="240" w:lineRule="auto"/>
        <w:jc w:val="center"/>
        <w:rPr>
          <w:rFonts w:ascii="Times New Roman" w:hAnsi="Times New Roman" w:cs="Times New Roman"/>
          <w:i/>
          <w:color w:val="000000"/>
          <w:sz w:val="24"/>
          <w:szCs w:val="24"/>
          <w:lang w:val="id-ID"/>
        </w:rPr>
      </w:pPr>
    </w:p>
    <w:p w:rsidR="00FD4051" w:rsidRPr="0082714B" w:rsidRDefault="00FD4051" w:rsidP="00A10711">
      <w:pPr>
        <w:spacing w:after="0" w:line="240" w:lineRule="auto"/>
        <w:jc w:val="center"/>
        <w:rPr>
          <w:rFonts w:ascii="Times New Roman" w:hAnsi="Times New Roman" w:cs="Times New Roman"/>
          <w:b/>
          <w:color w:val="000000" w:themeColor="text1"/>
          <w:sz w:val="24"/>
          <w:szCs w:val="24"/>
        </w:rPr>
      </w:pPr>
      <w:r w:rsidRPr="0082714B">
        <w:rPr>
          <w:rFonts w:ascii="Times New Roman" w:hAnsi="Times New Roman" w:cs="Times New Roman"/>
          <w:b/>
          <w:color w:val="000000" w:themeColor="text1"/>
          <w:sz w:val="24"/>
          <w:szCs w:val="24"/>
        </w:rPr>
        <w:t>Wulan Agung</w:t>
      </w:r>
    </w:p>
    <w:p w:rsidR="00FD4051" w:rsidRPr="0082714B" w:rsidRDefault="00FD4051" w:rsidP="00A10711">
      <w:pPr>
        <w:spacing w:after="0" w:line="240" w:lineRule="auto"/>
        <w:jc w:val="center"/>
        <w:rPr>
          <w:rFonts w:ascii="Times New Roman" w:hAnsi="Times New Roman" w:cs="Times New Roman"/>
          <w:color w:val="000000" w:themeColor="text1"/>
          <w:sz w:val="24"/>
          <w:szCs w:val="24"/>
        </w:rPr>
      </w:pPr>
      <w:r w:rsidRPr="0082714B">
        <w:rPr>
          <w:rFonts w:ascii="Times New Roman" w:hAnsi="Times New Roman" w:cs="Times New Roman"/>
          <w:color w:val="000000" w:themeColor="text1"/>
          <w:sz w:val="24"/>
          <w:szCs w:val="24"/>
        </w:rPr>
        <w:t>Sekolah Tinggi Teologi Nusantara</w:t>
      </w:r>
    </w:p>
    <w:p w:rsidR="00FD4051" w:rsidRPr="0082714B" w:rsidRDefault="002B6D8D" w:rsidP="00A10711">
      <w:pPr>
        <w:spacing w:after="0" w:line="240" w:lineRule="auto"/>
        <w:jc w:val="center"/>
        <w:rPr>
          <w:rFonts w:ascii="Times New Roman" w:hAnsi="Times New Roman" w:cs="Times New Roman"/>
          <w:color w:val="000000" w:themeColor="text1"/>
          <w:sz w:val="24"/>
          <w:szCs w:val="24"/>
        </w:rPr>
      </w:pPr>
      <w:hyperlink r:id="rId8" w:history="1">
        <w:r w:rsidR="00FD4051" w:rsidRPr="0082714B">
          <w:rPr>
            <w:rStyle w:val="Hyperlink"/>
            <w:rFonts w:ascii="Times New Roman" w:hAnsi="Times New Roman" w:cs="Times New Roman"/>
            <w:sz w:val="24"/>
            <w:szCs w:val="24"/>
          </w:rPr>
          <w:t>aristarkhusagung@gmail.com</w:t>
        </w:r>
      </w:hyperlink>
    </w:p>
    <w:p w:rsidR="003C1AE8" w:rsidRPr="0082714B" w:rsidRDefault="003C1AE8" w:rsidP="00A10711">
      <w:pPr>
        <w:spacing w:after="0" w:line="240" w:lineRule="auto"/>
        <w:jc w:val="center"/>
        <w:rPr>
          <w:rFonts w:ascii="Times New Roman" w:hAnsi="Times New Roman" w:cs="Times New Roman"/>
          <w:color w:val="000000" w:themeColor="text1"/>
          <w:sz w:val="24"/>
          <w:szCs w:val="24"/>
        </w:rPr>
      </w:pPr>
    </w:p>
    <w:p w:rsidR="0001782F" w:rsidRPr="0082714B" w:rsidRDefault="00196CED" w:rsidP="00A10711">
      <w:pPr>
        <w:spacing w:after="0" w:line="240" w:lineRule="auto"/>
        <w:jc w:val="center"/>
        <w:rPr>
          <w:rFonts w:ascii="Times New Roman" w:hAnsi="Times New Roman" w:cs="Times New Roman"/>
          <w:b/>
          <w:color w:val="FF0000"/>
          <w:sz w:val="24"/>
          <w:szCs w:val="24"/>
        </w:rPr>
      </w:pPr>
      <w:r w:rsidRPr="0082714B">
        <w:rPr>
          <w:rFonts w:ascii="Times New Roman" w:hAnsi="Times New Roman" w:cs="Times New Roman"/>
          <w:b/>
          <w:color w:val="000000" w:themeColor="text1"/>
          <w:sz w:val="24"/>
          <w:szCs w:val="24"/>
        </w:rPr>
        <w:t>Setya Budi Tamtomo</w:t>
      </w:r>
    </w:p>
    <w:p w:rsidR="0001782F" w:rsidRPr="0082714B" w:rsidRDefault="0001782F" w:rsidP="00A10711">
      <w:pPr>
        <w:spacing w:after="0" w:line="240" w:lineRule="auto"/>
        <w:jc w:val="center"/>
        <w:rPr>
          <w:rFonts w:ascii="Times New Roman" w:hAnsi="Times New Roman" w:cs="Times New Roman"/>
          <w:color w:val="000000" w:themeColor="text1"/>
          <w:sz w:val="24"/>
          <w:szCs w:val="24"/>
        </w:rPr>
      </w:pPr>
      <w:r w:rsidRPr="0082714B">
        <w:rPr>
          <w:rFonts w:ascii="Times New Roman" w:hAnsi="Times New Roman" w:cs="Times New Roman"/>
          <w:color w:val="000000" w:themeColor="text1"/>
          <w:sz w:val="24"/>
          <w:szCs w:val="24"/>
        </w:rPr>
        <w:t>Sekolah Tinggi Teologi Torsina</w:t>
      </w:r>
    </w:p>
    <w:p w:rsidR="0001782F" w:rsidRPr="0082714B" w:rsidRDefault="002B6D8D" w:rsidP="00A10711">
      <w:pPr>
        <w:spacing w:after="0" w:line="240" w:lineRule="auto"/>
        <w:jc w:val="center"/>
        <w:rPr>
          <w:rFonts w:ascii="Times New Roman" w:hAnsi="Times New Roman" w:cs="Times New Roman"/>
          <w:color w:val="FF0000"/>
          <w:sz w:val="24"/>
          <w:szCs w:val="24"/>
        </w:rPr>
      </w:pPr>
      <w:hyperlink r:id="rId9" w:history="1">
        <w:r w:rsidR="00104903" w:rsidRPr="0082714B">
          <w:rPr>
            <w:rStyle w:val="Hyperlink"/>
            <w:rFonts w:ascii="Times New Roman" w:hAnsi="Times New Roman" w:cs="Times New Roman"/>
            <w:sz w:val="24"/>
            <w:szCs w:val="24"/>
          </w:rPr>
          <w:t>setiabudikampus@gmail.com</w:t>
        </w:r>
      </w:hyperlink>
    </w:p>
    <w:p w:rsidR="00104903" w:rsidRPr="0082714B" w:rsidRDefault="00104903" w:rsidP="003F51CA">
      <w:pPr>
        <w:spacing w:after="0" w:line="240" w:lineRule="auto"/>
        <w:jc w:val="both"/>
        <w:rPr>
          <w:rFonts w:ascii="Times New Roman" w:hAnsi="Times New Roman" w:cs="Times New Roman"/>
          <w:color w:val="FF0000"/>
          <w:sz w:val="24"/>
          <w:szCs w:val="24"/>
        </w:rPr>
      </w:pPr>
    </w:p>
    <w:p w:rsidR="006637DD" w:rsidRPr="0082714B" w:rsidRDefault="006637DD" w:rsidP="006637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000000" w:themeColor="text1"/>
          <w:sz w:val="24"/>
          <w:szCs w:val="24"/>
          <w:u w:val="single"/>
          <w:shd w:val="clear" w:color="auto" w:fill="FCFCFC"/>
          <w:lang w:eastAsia="id-ID"/>
        </w:rPr>
      </w:pPr>
    </w:p>
    <w:p w:rsidR="002221A0" w:rsidRDefault="006637DD" w:rsidP="006637DD">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Times New Roman" w:hAnsi="Times New Roman" w:cs="Times New Roman"/>
          <w:i/>
          <w:color w:val="000000" w:themeColor="text1"/>
          <w:sz w:val="24"/>
          <w:szCs w:val="24"/>
        </w:rPr>
      </w:pPr>
      <w:r w:rsidRPr="002221A0">
        <w:rPr>
          <w:rFonts w:ascii="Times New Roman" w:hAnsi="Times New Roman" w:cs="Times New Roman"/>
          <w:b/>
          <w:color w:val="000000" w:themeColor="text1"/>
          <w:sz w:val="24"/>
          <w:szCs w:val="24"/>
        </w:rPr>
        <w:t xml:space="preserve"> </w:t>
      </w:r>
      <w:r w:rsidRPr="002221A0">
        <w:rPr>
          <w:rFonts w:ascii="Times New Roman" w:hAnsi="Times New Roman" w:cs="Times New Roman"/>
          <w:b/>
          <w:i/>
          <w:color w:val="000000" w:themeColor="text1"/>
          <w:sz w:val="24"/>
          <w:szCs w:val="24"/>
        </w:rPr>
        <w:t>Abstract:</w:t>
      </w:r>
      <w:r w:rsidRPr="002221A0">
        <w:rPr>
          <w:rFonts w:ascii="Times New Roman" w:hAnsi="Times New Roman" w:cs="Times New Roman"/>
          <w:i/>
          <w:color w:val="000000" w:themeColor="text1"/>
          <w:sz w:val="24"/>
          <w:szCs w:val="24"/>
        </w:rPr>
        <w:t xml:space="preserve"> </w:t>
      </w:r>
    </w:p>
    <w:p w:rsidR="006637DD" w:rsidRPr="002221A0" w:rsidRDefault="007F48EA" w:rsidP="006637DD">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Times New Roman" w:hAnsi="Times New Roman" w:cs="Times New Roman"/>
          <w:i/>
          <w:color w:val="000000" w:themeColor="text1"/>
          <w:szCs w:val="24"/>
        </w:rPr>
      </w:pPr>
      <w:r w:rsidRPr="002221A0">
        <w:rPr>
          <w:rFonts w:ascii="Times New Roman" w:hAnsi="Times New Roman" w:cs="Times New Roman"/>
          <w:i/>
          <w:color w:val="000000" w:themeColor="text1"/>
          <w:szCs w:val="24"/>
        </w:rPr>
        <w:t>Believers and churches have the wrong mindset towards the basic concepts of missiology that will result in not maximally preaching the good news to others. This wrong paradigm needs to be reduced as part of the motivation to evangelize. The author describes by using a descriptive qualitative approach, this research can be started by describing the mission in the values ​​and basis of the Bible, then providing an understanding of the importance of reducing wrong paradigms and providing the concept of mission in Bible truth so that believers can actualize the mission with the right spirit and motivation. Since there is no excuse not to go on a mission, the gospel must be preached. Therefore, believers can be in God's mission through everything that is built into the correct paradigm of missiology.</w:t>
      </w:r>
    </w:p>
    <w:p w:rsidR="006637DD" w:rsidRPr="002221A0" w:rsidRDefault="006F27D2" w:rsidP="006637DD">
      <w:pPr>
        <w:pStyle w:val="CommentText"/>
        <w:tabs>
          <w:tab w:val="left" w:pos="567"/>
        </w:tabs>
        <w:spacing w:after="0"/>
        <w:ind w:left="426" w:right="855"/>
        <w:jc w:val="both"/>
        <w:rPr>
          <w:rFonts w:ascii="Times New Roman" w:hAnsi="Times New Roman" w:cs="Times New Roman"/>
          <w:i/>
          <w:color w:val="000000" w:themeColor="text1"/>
          <w:sz w:val="22"/>
          <w:szCs w:val="24"/>
          <w:lang w:val="en-US"/>
        </w:rPr>
      </w:pPr>
      <w:r w:rsidRPr="002221A0">
        <w:rPr>
          <w:rFonts w:ascii="Times New Roman" w:hAnsi="Times New Roman" w:cs="Times New Roman"/>
          <w:i/>
          <w:color w:val="000000" w:themeColor="text1"/>
          <w:sz w:val="22"/>
          <w:szCs w:val="24"/>
          <w:lang w:val="en-US"/>
        </w:rPr>
        <w:t xml:space="preserve"> </w:t>
      </w:r>
    </w:p>
    <w:p w:rsidR="006637DD" w:rsidRPr="002221A0" w:rsidRDefault="006637DD" w:rsidP="006637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425"/>
        <w:jc w:val="both"/>
        <w:rPr>
          <w:rFonts w:ascii="Times New Roman" w:hAnsi="Times New Roman" w:cs="Times New Roman"/>
          <w:i/>
          <w:color w:val="000000" w:themeColor="text1"/>
          <w:sz w:val="24"/>
          <w:szCs w:val="24"/>
        </w:rPr>
      </w:pPr>
      <w:r w:rsidRPr="002221A0">
        <w:rPr>
          <w:rFonts w:ascii="Times New Roman" w:hAnsi="Times New Roman" w:cs="Times New Roman"/>
          <w:b/>
          <w:i/>
          <w:color w:val="000000" w:themeColor="text1"/>
          <w:sz w:val="24"/>
          <w:szCs w:val="24"/>
        </w:rPr>
        <w:t>Keyword:</w:t>
      </w:r>
      <w:r w:rsidR="002221A0">
        <w:rPr>
          <w:rFonts w:ascii="Times New Roman" w:hAnsi="Times New Roman" w:cs="Times New Roman"/>
          <w:i/>
          <w:color w:val="000000" w:themeColor="text1"/>
          <w:sz w:val="24"/>
          <w:szCs w:val="24"/>
        </w:rPr>
        <w:t xml:space="preserve"> </w:t>
      </w:r>
      <w:r w:rsidR="007F48EA" w:rsidRPr="002221A0">
        <w:rPr>
          <w:rFonts w:ascii="Times New Roman" w:hAnsi="Times New Roman" w:cs="Times New Roman"/>
          <w:i/>
          <w:color w:val="000000" w:themeColor="text1"/>
          <w:sz w:val="24"/>
          <w:szCs w:val="24"/>
        </w:rPr>
        <w:t>Evangelism, Paradigm, Great Commission, Actualizing, Motivation.</w:t>
      </w:r>
    </w:p>
    <w:p w:rsidR="006637DD" w:rsidRPr="002221A0" w:rsidRDefault="006637DD" w:rsidP="006637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425"/>
        <w:jc w:val="both"/>
        <w:rPr>
          <w:rFonts w:ascii="Times New Roman" w:hAnsi="Times New Roman" w:cs="Times New Roman"/>
          <w:i/>
          <w:color w:val="000000" w:themeColor="text1"/>
          <w:sz w:val="24"/>
          <w:szCs w:val="24"/>
        </w:rPr>
      </w:pPr>
    </w:p>
    <w:p w:rsidR="006637DD" w:rsidRPr="0082714B" w:rsidRDefault="006637DD" w:rsidP="006637DD">
      <w:pPr>
        <w:spacing w:after="0" w:line="240" w:lineRule="auto"/>
        <w:ind w:left="567" w:right="425"/>
        <w:jc w:val="both"/>
        <w:rPr>
          <w:rFonts w:ascii="Times New Roman" w:hAnsi="Times New Roman" w:cs="Times New Roman"/>
          <w:b/>
          <w:i/>
          <w:color w:val="000000" w:themeColor="text1"/>
          <w:sz w:val="24"/>
          <w:szCs w:val="24"/>
        </w:rPr>
      </w:pPr>
      <w:r w:rsidRPr="0082714B">
        <w:rPr>
          <w:rFonts w:ascii="Times New Roman" w:hAnsi="Times New Roman" w:cs="Times New Roman"/>
          <w:b/>
          <w:i/>
          <w:color w:val="000000" w:themeColor="text1"/>
          <w:sz w:val="24"/>
          <w:szCs w:val="24"/>
        </w:rPr>
        <w:t xml:space="preserve">Abstrak:  </w:t>
      </w:r>
    </w:p>
    <w:p w:rsidR="006637DD" w:rsidRPr="0082714B" w:rsidRDefault="006F27D2" w:rsidP="006637DD">
      <w:pPr>
        <w:spacing w:after="0" w:line="240" w:lineRule="auto"/>
        <w:ind w:left="567" w:right="425"/>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Orang percaya dan gereja  memiliki mindset </w:t>
      </w:r>
      <w:r w:rsidR="006637DD" w:rsidRPr="0082714B">
        <w:rPr>
          <w:rFonts w:ascii="Times New Roman" w:hAnsi="Times New Roman" w:cs="Times New Roman"/>
          <w:i/>
          <w:color w:val="000000" w:themeColor="text1"/>
          <w:sz w:val="24"/>
          <w:szCs w:val="24"/>
        </w:rPr>
        <w:t xml:space="preserve"> yang salah terhadap </w:t>
      </w:r>
      <w:r>
        <w:rPr>
          <w:rFonts w:ascii="Times New Roman" w:hAnsi="Times New Roman" w:cs="Times New Roman"/>
          <w:i/>
          <w:color w:val="000000" w:themeColor="text1"/>
          <w:sz w:val="24"/>
          <w:szCs w:val="24"/>
        </w:rPr>
        <w:t xml:space="preserve">konsep dasar misiologi akan </w:t>
      </w:r>
      <w:r w:rsidR="000305B9">
        <w:rPr>
          <w:rFonts w:ascii="Times New Roman" w:hAnsi="Times New Roman" w:cs="Times New Roman"/>
          <w:i/>
          <w:color w:val="000000" w:themeColor="text1"/>
          <w:sz w:val="24"/>
          <w:szCs w:val="24"/>
        </w:rPr>
        <w:t xml:space="preserve">mengakibatkan tidak maksimalnya pemberitaan kabar baik bagi orang lain. Paradigma yang salah tersebut perlu direduksi sebagai bagian motivasi untuk menginjil. </w:t>
      </w:r>
      <w:r w:rsidR="006637DD" w:rsidRPr="0082714B">
        <w:rPr>
          <w:rFonts w:ascii="Times New Roman" w:hAnsi="Times New Roman" w:cs="Times New Roman"/>
          <w:i/>
          <w:color w:val="000000" w:themeColor="text1"/>
          <w:sz w:val="24"/>
          <w:szCs w:val="24"/>
        </w:rPr>
        <w:t xml:space="preserve">penulis mendeskripsikan dengan menggunakan pendekatan kualitatif deskriptif penelitian ini dapat dimulai dengan </w:t>
      </w:r>
      <w:r w:rsidR="000305B9">
        <w:rPr>
          <w:rFonts w:ascii="Times New Roman" w:hAnsi="Times New Roman" w:cs="Times New Roman"/>
          <w:i/>
          <w:color w:val="000000" w:themeColor="text1"/>
          <w:sz w:val="24"/>
          <w:szCs w:val="24"/>
        </w:rPr>
        <w:t>mendeskripsikan misi dalam nilai dan dasar Alkitab selanjutnya memberikan pemahaman begitu pentingnya mereduksi paradigm</w:t>
      </w:r>
      <w:r w:rsidR="0029722D">
        <w:rPr>
          <w:rFonts w:ascii="Times New Roman" w:hAnsi="Times New Roman" w:cs="Times New Roman"/>
          <w:i/>
          <w:color w:val="000000" w:themeColor="text1"/>
          <w:sz w:val="24"/>
          <w:szCs w:val="24"/>
        </w:rPr>
        <w:t>a</w:t>
      </w:r>
      <w:r w:rsidR="000305B9">
        <w:rPr>
          <w:rFonts w:ascii="Times New Roman" w:hAnsi="Times New Roman" w:cs="Times New Roman"/>
          <w:i/>
          <w:color w:val="000000" w:themeColor="text1"/>
          <w:sz w:val="24"/>
          <w:szCs w:val="24"/>
        </w:rPr>
        <w:t xml:space="preserve"> yang salah</w:t>
      </w:r>
      <w:r w:rsidR="006637DD" w:rsidRPr="0082714B">
        <w:rPr>
          <w:rFonts w:ascii="Times New Roman" w:hAnsi="Times New Roman" w:cs="Times New Roman"/>
          <w:i/>
          <w:color w:val="000000" w:themeColor="text1"/>
          <w:sz w:val="24"/>
          <w:szCs w:val="24"/>
        </w:rPr>
        <w:t xml:space="preserve"> </w:t>
      </w:r>
      <w:r w:rsidR="0029722D">
        <w:rPr>
          <w:rFonts w:ascii="Times New Roman" w:hAnsi="Times New Roman" w:cs="Times New Roman"/>
          <w:i/>
          <w:color w:val="000000" w:themeColor="text1"/>
          <w:sz w:val="24"/>
          <w:szCs w:val="24"/>
        </w:rPr>
        <w:t>dan memberikan konsep misi dalam kebenaran Alkitab sehuingga orang percaya dapat mengaktualisasi misi dengan semangat dan motivasi yang benar. Karena t</w:t>
      </w:r>
      <w:r w:rsidR="006637DD" w:rsidRPr="0082714B">
        <w:rPr>
          <w:rFonts w:ascii="Times New Roman" w:hAnsi="Times New Roman" w:cs="Times New Roman"/>
          <w:i/>
          <w:color w:val="000000" w:themeColor="text1"/>
          <w:sz w:val="24"/>
          <w:szCs w:val="24"/>
        </w:rPr>
        <w:t xml:space="preserve">idak ada alasan </w:t>
      </w:r>
      <w:r w:rsidR="0029722D">
        <w:rPr>
          <w:rFonts w:ascii="Times New Roman" w:hAnsi="Times New Roman" w:cs="Times New Roman"/>
          <w:i/>
          <w:color w:val="000000" w:themeColor="text1"/>
          <w:sz w:val="24"/>
          <w:szCs w:val="24"/>
        </w:rPr>
        <w:t>untuk tidak melaksanakan misi, injil harus diberitakan. Maka itu orang percaya dapat</w:t>
      </w:r>
      <w:r w:rsidR="006637DD" w:rsidRPr="0082714B">
        <w:rPr>
          <w:rFonts w:ascii="Times New Roman" w:hAnsi="Times New Roman" w:cs="Times New Roman"/>
          <w:i/>
          <w:color w:val="000000" w:themeColor="text1"/>
          <w:sz w:val="24"/>
          <w:szCs w:val="24"/>
        </w:rPr>
        <w:t xml:space="preserve"> berada dalam misinya Tuhan melalui setiap apa yang dibangun </w:t>
      </w:r>
      <w:r w:rsidR="0029722D">
        <w:rPr>
          <w:rFonts w:ascii="Times New Roman" w:hAnsi="Times New Roman" w:cs="Times New Roman"/>
          <w:i/>
          <w:color w:val="000000" w:themeColor="text1"/>
          <w:sz w:val="24"/>
          <w:szCs w:val="24"/>
        </w:rPr>
        <w:t>dalam paradigma yang benar tentang misiologi.</w:t>
      </w:r>
    </w:p>
    <w:p w:rsidR="006637DD" w:rsidRPr="0082714B" w:rsidRDefault="006637DD" w:rsidP="006637DD">
      <w:pPr>
        <w:spacing w:after="0" w:line="240" w:lineRule="auto"/>
        <w:ind w:left="567"/>
        <w:jc w:val="both"/>
        <w:rPr>
          <w:rFonts w:ascii="Times New Roman" w:hAnsi="Times New Roman" w:cs="Times New Roman"/>
          <w:i/>
          <w:color w:val="000000" w:themeColor="text1"/>
          <w:sz w:val="24"/>
          <w:szCs w:val="24"/>
        </w:rPr>
      </w:pPr>
      <w:r w:rsidRPr="0082714B">
        <w:rPr>
          <w:rFonts w:ascii="Times New Roman" w:eastAsia="Times New Roman" w:hAnsi="Times New Roman" w:cs="Times New Roman"/>
          <w:i/>
          <w:color w:val="000000" w:themeColor="text1"/>
          <w:sz w:val="24"/>
          <w:szCs w:val="24"/>
          <w:shd w:val="clear" w:color="auto" w:fill="FCFCFC"/>
          <w:lang w:eastAsia="id-ID"/>
        </w:rPr>
        <w:t xml:space="preserve"> </w:t>
      </w:r>
    </w:p>
    <w:p w:rsidR="006637DD" w:rsidRDefault="006637DD" w:rsidP="006637DD">
      <w:pPr>
        <w:spacing w:after="0" w:line="240" w:lineRule="auto"/>
        <w:ind w:right="425" w:firstLine="567"/>
        <w:jc w:val="both"/>
        <w:rPr>
          <w:rFonts w:ascii="Times New Roman" w:hAnsi="Times New Roman" w:cs="Times New Roman"/>
          <w:i/>
          <w:color w:val="000000" w:themeColor="text1"/>
          <w:sz w:val="24"/>
          <w:szCs w:val="24"/>
        </w:rPr>
      </w:pPr>
      <w:r w:rsidRPr="0082714B">
        <w:rPr>
          <w:rFonts w:ascii="Times New Roman" w:eastAsia="Times New Roman" w:hAnsi="Times New Roman" w:cs="Times New Roman"/>
          <w:b/>
          <w:i/>
          <w:color w:val="000000" w:themeColor="text1"/>
          <w:sz w:val="24"/>
          <w:szCs w:val="24"/>
          <w:shd w:val="clear" w:color="auto" w:fill="FCFCFC"/>
          <w:lang w:eastAsia="id-ID"/>
        </w:rPr>
        <w:t xml:space="preserve">Keyword </w:t>
      </w:r>
      <w:r w:rsidRPr="0082714B">
        <w:rPr>
          <w:rFonts w:ascii="Times New Roman" w:eastAsia="Times New Roman" w:hAnsi="Times New Roman" w:cs="Times New Roman"/>
          <w:i/>
          <w:color w:val="000000" w:themeColor="text1"/>
          <w:sz w:val="24"/>
          <w:szCs w:val="24"/>
          <w:shd w:val="clear" w:color="auto" w:fill="FCFCFC"/>
          <w:lang w:eastAsia="id-ID"/>
        </w:rPr>
        <w:t xml:space="preserve">:  </w:t>
      </w:r>
      <w:r w:rsidR="00B85710">
        <w:rPr>
          <w:rFonts w:ascii="Times New Roman" w:hAnsi="Times New Roman" w:cs="Times New Roman"/>
          <w:i/>
          <w:color w:val="000000" w:themeColor="text1"/>
          <w:sz w:val="24"/>
          <w:szCs w:val="24"/>
        </w:rPr>
        <w:t>Penginjilan, Paradigma</w:t>
      </w:r>
      <w:r w:rsidRPr="0082714B">
        <w:rPr>
          <w:rFonts w:ascii="Times New Roman" w:hAnsi="Times New Roman" w:cs="Times New Roman"/>
          <w:i/>
          <w:color w:val="000000" w:themeColor="text1"/>
          <w:sz w:val="24"/>
          <w:szCs w:val="24"/>
        </w:rPr>
        <w:t xml:space="preserve">, </w:t>
      </w:r>
      <w:r w:rsidR="00464869">
        <w:rPr>
          <w:rFonts w:ascii="Times New Roman" w:hAnsi="Times New Roman" w:cs="Times New Roman"/>
          <w:i/>
          <w:color w:val="000000" w:themeColor="text1"/>
          <w:sz w:val="24"/>
          <w:szCs w:val="24"/>
        </w:rPr>
        <w:t>Am</w:t>
      </w:r>
      <w:r w:rsidR="00B85710">
        <w:rPr>
          <w:rFonts w:ascii="Times New Roman" w:hAnsi="Times New Roman" w:cs="Times New Roman"/>
          <w:i/>
          <w:color w:val="000000" w:themeColor="text1"/>
          <w:sz w:val="24"/>
          <w:szCs w:val="24"/>
        </w:rPr>
        <w:t>anat Agung</w:t>
      </w:r>
      <w:r w:rsidRPr="0082714B">
        <w:rPr>
          <w:rFonts w:ascii="Times New Roman" w:hAnsi="Times New Roman" w:cs="Times New Roman"/>
          <w:i/>
          <w:color w:val="000000" w:themeColor="text1"/>
          <w:sz w:val="24"/>
          <w:szCs w:val="24"/>
        </w:rPr>
        <w:t xml:space="preserve">, </w:t>
      </w:r>
      <w:r w:rsidR="00B85710">
        <w:rPr>
          <w:rFonts w:ascii="Times New Roman" w:hAnsi="Times New Roman" w:cs="Times New Roman"/>
          <w:i/>
          <w:color w:val="000000" w:themeColor="text1"/>
          <w:sz w:val="24"/>
          <w:szCs w:val="24"/>
        </w:rPr>
        <w:t>Mengaktualisai</w:t>
      </w:r>
      <w:r w:rsidR="00464869">
        <w:rPr>
          <w:rFonts w:ascii="Times New Roman" w:hAnsi="Times New Roman" w:cs="Times New Roman"/>
          <w:i/>
          <w:color w:val="000000" w:themeColor="text1"/>
          <w:sz w:val="24"/>
          <w:szCs w:val="24"/>
        </w:rPr>
        <w:t>, motivasi.</w:t>
      </w:r>
    </w:p>
    <w:p w:rsidR="002221A0" w:rsidRDefault="002221A0" w:rsidP="006637DD">
      <w:pPr>
        <w:spacing w:after="0" w:line="240" w:lineRule="auto"/>
        <w:ind w:right="425" w:firstLine="567"/>
        <w:jc w:val="both"/>
        <w:rPr>
          <w:rFonts w:ascii="Times New Roman" w:hAnsi="Times New Roman" w:cs="Times New Roman"/>
          <w:i/>
          <w:color w:val="000000" w:themeColor="text1"/>
          <w:sz w:val="24"/>
          <w:szCs w:val="24"/>
        </w:rPr>
      </w:pPr>
    </w:p>
    <w:p w:rsidR="002221A0" w:rsidRDefault="002221A0" w:rsidP="006637DD">
      <w:pPr>
        <w:spacing w:after="0" w:line="240" w:lineRule="auto"/>
        <w:ind w:right="425" w:firstLine="567"/>
        <w:jc w:val="both"/>
        <w:rPr>
          <w:rFonts w:ascii="Times New Roman" w:hAnsi="Times New Roman" w:cs="Times New Roman"/>
          <w:i/>
          <w:color w:val="000000" w:themeColor="text1"/>
          <w:sz w:val="24"/>
          <w:szCs w:val="24"/>
        </w:rPr>
      </w:pPr>
    </w:p>
    <w:p w:rsidR="002221A0" w:rsidRPr="0082714B" w:rsidRDefault="002221A0" w:rsidP="006637DD">
      <w:pPr>
        <w:spacing w:after="0" w:line="240" w:lineRule="auto"/>
        <w:ind w:right="425" w:firstLine="567"/>
        <w:jc w:val="both"/>
        <w:rPr>
          <w:rFonts w:ascii="Times New Roman" w:eastAsia="Times New Roman" w:hAnsi="Times New Roman" w:cs="Times New Roman"/>
          <w:i/>
          <w:color w:val="000000" w:themeColor="text1"/>
          <w:sz w:val="24"/>
          <w:szCs w:val="24"/>
          <w:shd w:val="clear" w:color="auto" w:fill="FCFCFC"/>
          <w:lang w:eastAsia="id-ID"/>
        </w:rPr>
      </w:pPr>
    </w:p>
    <w:p w:rsidR="006637DD" w:rsidRPr="0082714B" w:rsidRDefault="006637DD" w:rsidP="006637DD">
      <w:pPr>
        <w:spacing w:after="0" w:line="240" w:lineRule="auto"/>
        <w:ind w:right="425" w:firstLine="567"/>
        <w:jc w:val="both"/>
        <w:rPr>
          <w:rFonts w:ascii="Times New Roman" w:hAnsi="Times New Roman" w:cs="Times New Roman"/>
          <w:color w:val="000000" w:themeColor="text1"/>
          <w:sz w:val="24"/>
          <w:szCs w:val="24"/>
        </w:rPr>
      </w:pPr>
    </w:p>
    <w:p w:rsidR="000040B9" w:rsidRPr="0082714B" w:rsidRDefault="0058237F" w:rsidP="003F51CA">
      <w:pPr>
        <w:spacing w:after="0" w:line="240" w:lineRule="auto"/>
        <w:jc w:val="both"/>
        <w:rPr>
          <w:rFonts w:ascii="Times New Roman" w:hAnsi="Times New Roman" w:cs="Times New Roman"/>
          <w:b/>
          <w:color w:val="000000" w:themeColor="text1"/>
          <w:sz w:val="24"/>
          <w:szCs w:val="24"/>
        </w:rPr>
      </w:pPr>
      <w:r w:rsidRPr="0082714B">
        <w:rPr>
          <w:rFonts w:ascii="Times New Roman" w:hAnsi="Times New Roman" w:cs="Times New Roman"/>
          <w:b/>
          <w:color w:val="000000" w:themeColor="text1"/>
          <w:sz w:val="24"/>
          <w:szCs w:val="24"/>
        </w:rPr>
        <w:lastRenderedPageBreak/>
        <w:t>PENDAHULUAN.</w:t>
      </w:r>
    </w:p>
    <w:p w:rsidR="000040B9" w:rsidRPr="0082714B" w:rsidRDefault="000040B9" w:rsidP="003F51CA">
      <w:pPr>
        <w:spacing w:after="0" w:line="240" w:lineRule="auto"/>
        <w:jc w:val="both"/>
        <w:rPr>
          <w:rFonts w:ascii="Times New Roman" w:hAnsi="Times New Roman" w:cs="Times New Roman"/>
          <w:b/>
          <w:color w:val="FF0000"/>
          <w:sz w:val="24"/>
          <w:szCs w:val="24"/>
        </w:rPr>
      </w:pPr>
    </w:p>
    <w:p w:rsidR="002A37D3" w:rsidRPr="0082714B" w:rsidRDefault="003A39C0" w:rsidP="003F51CA">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Penginjilan</w:t>
      </w:r>
      <w:r w:rsidR="00361651" w:rsidRPr="0082714B">
        <w:rPr>
          <w:rFonts w:ascii="Times New Roman" w:hAnsi="Times New Roman" w:cs="Times New Roman"/>
          <w:sz w:val="24"/>
          <w:szCs w:val="24"/>
        </w:rPr>
        <w:t xml:space="preserve"> memiliki konsep menyelamatkan manusia dalam inisiatif Allah </w:t>
      </w:r>
      <w:r w:rsidR="005256AD" w:rsidRPr="0082714B">
        <w:rPr>
          <w:rFonts w:ascii="Times New Roman" w:hAnsi="Times New Roman" w:cs="Times New Roman"/>
          <w:sz w:val="24"/>
          <w:szCs w:val="24"/>
        </w:rPr>
        <w:t xml:space="preserve">yang </w:t>
      </w:r>
      <w:r w:rsidR="00361651" w:rsidRPr="0082714B">
        <w:rPr>
          <w:rFonts w:ascii="Times New Roman" w:hAnsi="Times New Roman" w:cs="Times New Roman"/>
          <w:sz w:val="24"/>
          <w:szCs w:val="24"/>
        </w:rPr>
        <w:t>terus bekerja sampai hari ini. O</w:t>
      </w:r>
      <w:r w:rsidRPr="0082714B">
        <w:rPr>
          <w:rFonts w:ascii="Times New Roman" w:hAnsi="Times New Roman" w:cs="Times New Roman"/>
          <w:sz w:val="24"/>
          <w:szCs w:val="24"/>
        </w:rPr>
        <w:t xml:space="preserve">rang percaya dan gereja seharusnya </w:t>
      </w:r>
      <w:r w:rsidR="00361651" w:rsidRPr="0082714B">
        <w:rPr>
          <w:rFonts w:ascii="Times New Roman" w:hAnsi="Times New Roman" w:cs="Times New Roman"/>
          <w:sz w:val="24"/>
          <w:szCs w:val="24"/>
        </w:rPr>
        <w:t>menyatakan sikap bahwa kegiatan misi untuk memenuhi Amanat Agung merupakan bagian penting yang tidak bisa dipisahkan dari kehidupan orang percaya maupun gereja Tuhan</w:t>
      </w:r>
      <w:r w:rsidR="002B6D8D">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Amanat Agung adalah bagian integral hidup orang percaya. Ini adalah amanat Kristus bagi semua warga kerajaan Allah. Disebut Amanat Agung itu bukan berarti kedudukannya lebin penting dari bagian lain di dalam Alkitab. Namun ini memiliki tuntutan yang harus dilakukan oleh setiap orang percaya. Di sisi lain dapat dipertegas bahwa Amanat Agung tidak lain adalah denyut nadi orang percaya. Dalam Matius 28:18-20, pembahasan tentang Amanat Agung dapat dibagi ke dalam tiga bagian utama. Ketiga bagian ini berdiri untuk saling menopang satu dengan yang lain, dan mengacu pada tema sentral tentang Amanat Agung. Pertama, Amanat Agung itu didasarkan pada otoritas Bapa yang dilimpahkan kepada Kristus. Kedua, Amanat Agung itu merupakan aktivitas berkesinambungan yang selalu melekat dalam hidup orang percaya. Ketika Amanat Agung itu ditopang oleh abilitas atau penyertaan Kristus. Ketiga hal ini merupakan hakekat atau intisari dari intepretasi Amanat Agung dalam hidup harian orang percaya.","author":[{"dropping-particle":"","family":"Dwiraharjo","given":"Susanto","non-dropping-particle":"","parse-names":false,"suffix":""}],"container-title":"Jurnal Teologi Gracia Deo","id":"ITEM-1","issue":"2","issued":{"date-parts":[["2019"]]},"page":"56-73","title":"Kajian Eksegetikal Amanat Agung menurut Matius 28 : 18-20","type":"article-journal","volume":"1"},"uris":["http://www.mendeley.com/documents/?uuid=26fa938a-1e05-4c6e-854d-6fdc23857162"]}],"mendeley":{"formattedCitation":"(Dwiraharjo 2019)","plainTextFormattedCitation":"(Dwiraharjo 2019)","previouslyFormattedCitation":"(Dwiraharjo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Dwiraharjo 2019)</w:t>
      </w:r>
      <w:r w:rsidR="00D94A75">
        <w:rPr>
          <w:rStyle w:val="FootnoteReference"/>
          <w:rFonts w:ascii="Times New Roman" w:hAnsi="Times New Roman" w:cs="Times New Roman"/>
          <w:sz w:val="24"/>
          <w:szCs w:val="24"/>
        </w:rPr>
        <w:fldChar w:fldCharType="end"/>
      </w:r>
      <w:r w:rsidR="002B6D8D">
        <w:rPr>
          <w:rFonts w:ascii="Times New Roman" w:hAnsi="Times New Roman" w:cs="Times New Roman"/>
          <w:sz w:val="24"/>
          <w:szCs w:val="24"/>
        </w:rPr>
        <w:t xml:space="preserve">. </w:t>
      </w:r>
      <w:r w:rsidR="00361651" w:rsidRPr="0082714B">
        <w:rPr>
          <w:rFonts w:ascii="Times New Roman" w:hAnsi="Times New Roman" w:cs="Times New Roman"/>
          <w:sz w:val="24"/>
          <w:szCs w:val="24"/>
        </w:rPr>
        <w:t xml:space="preserve">Hal itu </w:t>
      </w:r>
      <w:r w:rsidR="005256AD" w:rsidRPr="0082714B">
        <w:rPr>
          <w:rFonts w:ascii="Times New Roman" w:hAnsi="Times New Roman" w:cs="Times New Roman"/>
          <w:sz w:val="24"/>
          <w:szCs w:val="24"/>
        </w:rPr>
        <w:t xml:space="preserve">sebagai </w:t>
      </w:r>
      <w:r w:rsidR="00361651" w:rsidRPr="0082714B">
        <w:rPr>
          <w:rFonts w:ascii="Times New Roman" w:hAnsi="Times New Roman" w:cs="Times New Roman"/>
          <w:sz w:val="24"/>
          <w:szCs w:val="24"/>
        </w:rPr>
        <w:t xml:space="preserve">wujud kepedulian manusia terhadap sesamanya sebagai bentuk ketaatan </w:t>
      </w:r>
      <w:r w:rsidR="00C96E56" w:rsidRPr="0082714B">
        <w:rPr>
          <w:rFonts w:ascii="Times New Roman" w:hAnsi="Times New Roman" w:cs="Times New Roman"/>
          <w:sz w:val="24"/>
          <w:szCs w:val="24"/>
        </w:rPr>
        <w:t>dan ke</w:t>
      </w:r>
      <w:r w:rsidR="00CE5A27" w:rsidRPr="0082714B">
        <w:rPr>
          <w:rFonts w:ascii="Times New Roman" w:hAnsi="Times New Roman" w:cs="Times New Roman"/>
          <w:sz w:val="24"/>
          <w:szCs w:val="24"/>
        </w:rPr>
        <w:t xml:space="preserve">tundukan manusia terhadap Allah </w:t>
      </w:r>
      <w:r w:rsidR="00361651" w:rsidRPr="0082714B">
        <w:rPr>
          <w:rFonts w:ascii="Times New Roman" w:hAnsi="Times New Roman" w:cs="Times New Roman"/>
          <w:sz w:val="24"/>
          <w:szCs w:val="24"/>
        </w:rPr>
        <w:t>untuk membawa jiwa-j</w:t>
      </w:r>
      <w:r w:rsidR="005256AD" w:rsidRPr="0082714B">
        <w:rPr>
          <w:rFonts w:ascii="Times New Roman" w:hAnsi="Times New Roman" w:cs="Times New Roman"/>
          <w:sz w:val="24"/>
          <w:szCs w:val="24"/>
        </w:rPr>
        <w:t>iwa kepada Tuhan dan menyadari</w:t>
      </w:r>
      <w:r w:rsidR="00361651" w:rsidRPr="0082714B">
        <w:rPr>
          <w:rFonts w:ascii="Times New Roman" w:hAnsi="Times New Roman" w:cs="Times New Roman"/>
          <w:sz w:val="24"/>
          <w:szCs w:val="24"/>
        </w:rPr>
        <w:t xml:space="preserve"> pentingnya keselamatan manusia melalui misi.</w:t>
      </w:r>
      <w:r w:rsidR="00FA70F1" w:rsidRPr="0082714B">
        <w:rPr>
          <w:rFonts w:ascii="Times New Roman" w:hAnsi="Times New Roman" w:cs="Times New Roman"/>
          <w:sz w:val="24"/>
          <w:szCs w:val="24"/>
        </w:rPr>
        <w:t xml:space="preserve"> </w:t>
      </w:r>
      <w:r w:rsidR="005256AD" w:rsidRPr="0082714B">
        <w:rPr>
          <w:rFonts w:ascii="Times New Roman" w:hAnsi="Times New Roman" w:cs="Times New Roman"/>
          <w:sz w:val="24"/>
          <w:szCs w:val="24"/>
        </w:rPr>
        <w:t xml:space="preserve"> </w:t>
      </w:r>
      <w:r w:rsidR="00C96E56" w:rsidRPr="0082714B">
        <w:rPr>
          <w:rFonts w:ascii="Times New Roman" w:hAnsi="Times New Roman" w:cs="Times New Roman"/>
          <w:sz w:val="24"/>
          <w:szCs w:val="24"/>
        </w:rPr>
        <w:t xml:space="preserve"> Sebab </w:t>
      </w:r>
      <w:r w:rsidR="002A37D3" w:rsidRPr="0082714B">
        <w:rPr>
          <w:rFonts w:ascii="Times New Roman" w:hAnsi="Times New Roman" w:cs="Times New Roman"/>
          <w:sz w:val="24"/>
          <w:szCs w:val="24"/>
        </w:rPr>
        <w:t xml:space="preserve">misi Allah adalah </w:t>
      </w:r>
      <w:r w:rsidR="005256AD" w:rsidRPr="0082714B">
        <w:rPr>
          <w:rFonts w:ascii="Times New Roman" w:hAnsi="Times New Roman" w:cs="Times New Roman"/>
          <w:sz w:val="24"/>
          <w:szCs w:val="24"/>
        </w:rPr>
        <w:t xml:space="preserve">rencana dan </w:t>
      </w:r>
      <w:r w:rsidR="00C96E56" w:rsidRPr="0082714B">
        <w:rPr>
          <w:rFonts w:ascii="Times New Roman" w:hAnsi="Times New Roman" w:cs="Times New Roman"/>
          <w:sz w:val="24"/>
          <w:szCs w:val="24"/>
        </w:rPr>
        <w:t xml:space="preserve">karya </w:t>
      </w:r>
      <w:r w:rsidR="002A37D3" w:rsidRPr="0082714B">
        <w:rPr>
          <w:rFonts w:ascii="Times New Roman" w:hAnsi="Times New Roman" w:cs="Times New Roman"/>
          <w:sz w:val="24"/>
          <w:szCs w:val="24"/>
        </w:rPr>
        <w:t xml:space="preserve">Allah </w:t>
      </w:r>
      <w:r w:rsidR="00C96E56" w:rsidRPr="0082714B">
        <w:rPr>
          <w:rFonts w:ascii="Times New Roman" w:hAnsi="Times New Roman" w:cs="Times New Roman"/>
          <w:sz w:val="24"/>
          <w:szCs w:val="24"/>
        </w:rPr>
        <w:t xml:space="preserve">untuk </w:t>
      </w:r>
      <w:r w:rsidR="002A37D3" w:rsidRPr="0082714B">
        <w:rPr>
          <w:rFonts w:ascii="Times New Roman" w:hAnsi="Times New Roman" w:cs="Times New Roman"/>
          <w:sz w:val="24"/>
          <w:szCs w:val="24"/>
        </w:rPr>
        <w:t>mengutus dengan</w:t>
      </w:r>
      <w:r w:rsidR="00CE5A27" w:rsidRPr="0082714B">
        <w:rPr>
          <w:rFonts w:ascii="Times New Roman" w:hAnsi="Times New Roman" w:cs="Times New Roman"/>
          <w:sz w:val="24"/>
          <w:szCs w:val="24"/>
        </w:rPr>
        <w:t xml:space="preserve"> penuh</w:t>
      </w:r>
      <w:r w:rsidR="002A37D3" w:rsidRPr="0082714B">
        <w:rPr>
          <w:rFonts w:ascii="Times New Roman" w:hAnsi="Times New Roman" w:cs="Times New Roman"/>
          <w:sz w:val="24"/>
          <w:szCs w:val="24"/>
        </w:rPr>
        <w:t xml:space="preserve"> otoritas dan k</w:t>
      </w:r>
      <w:r w:rsidR="00C96E56" w:rsidRPr="0082714B">
        <w:rPr>
          <w:rFonts w:ascii="Times New Roman" w:hAnsi="Times New Roman" w:cs="Times New Roman"/>
          <w:sz w:val="24"/>
          <w:szCs w:val="24"/>
        </w:rPr>
        <w:t>uasa kepada para murid-Nya</w:t>
      </w:r>
      <w:r w:rsidR="002A37D3" w:rsidRPr="0082714B">
        <w:rPr>
          <w:rFonts w:ascii="Times New Roman" w:hAnsi="Times New Roman" w:cs="Times New Roman"/>
          <w:sz w:val="24"/>
          <w:szCs w:val="24"/>
        </w:rPr>
        <w:t xml:space="preserve"> </w:t>
      </w:r>
      <w:r w:rsidR="005256AD" w:rsidRPr="0082714B">
        <w:rPr>
          <w:rFonts w:ascii="Times New Roman" w:hAnsi="Times New Roman" w:cs="Times New Roman"/>
          <w:sz w:val="24"/>
          <w:szCs w:val="24"/>
        </w:rPr>
        <w:t xml:space="preserve">dengan </w:t>
      </w:r>
      <w:r w:rsidR="002A37D3" w:rsidRPr="0082714B">
        <w:rPr>
          <w:rFonts w:ascii="Times New Roman" w:hAnsi="Times New Roman" w:cs="Times New Roman"/>
          <w:sz w:val="24"/>
          <w:szCs w:val="24"/>
        </w:rPr>
        <w:t>melaksanakan Amanat Agung, yaitu</w:t>
      </w:r>
      <w:r w:rsidR="00CE5A27" w:rsidRPr="0082714B">
        <w:rPr>
          <w:rFonts w:ascii="Times New Roman" w:hAnsi="Times New Roman" w:cs="Times New Roman"/>
          <w:sz w:val="24"/>
          <w:szCs w:val="24"/>
        </w:rPr>
        <w:t xml:space="preserve"> dengan </w:t>
      </w:r>
      <w:r w:rsidR="005256AD" w:rsidRPr="0082714B">
        <w:rPr>
          <w:rFonts w:ascii="Times New Roman" w:hAnsi="Times New Roman" w:cs="Times New Roman"/>
          <w:sz w:val="24"/>
          <w:szCs w:val="24"/>
        </w:rPr>
        <w:t xml:space="preserve">nilai </w:t>
      </w:r>
      <w:r w:rsidR="00CE5A27" w:rsidRPr="0082714B">
        <w:rPr>
          <w:rFonts w:ascii="Times New Roman" w:hAnsi="Times New Roman" w:cs="Times New Roman"/>
          <w:sz w:val="24"/>
          <w:szCs w:val="24"/>
        </w:rPr>
        <w:t>tujuan</w:t>
      </w:r>
      <w:r w:rsidR="002A37D3" w:rsidRPr="0082714B">
        <w:rPr>
          <w:rFonts w:ascii="Times New Roman" w:hAnsi="Times New Roman" w:cs="Times New Roman"/>
          <w:sz w:val="24"/>
          <w:szCs w:val="24"/>
        </w:rPr>
        <w:t xml:space="preserve"> menjadikan semua bangsa (</w:t>
      </w:r>
      <w:r w:rsidR="002A37D3" w:rsidRPr="0082714B">
        <w:rPr>
          <w:rFonts w:ascii="Times New Roman" w:hAnsi="Times New Roman" w:cs="Times New Roman"/>
          <w:i/>
          <w:sz w:val="24"/>
          <w:szCs w:val="24"/>
        </w:rPr>
        <w:t>etne</w:t>
      </w:r>
      <w:r w:rsidR="002B6D8D">
        <w:rPr>
          <w:rFonts w:ascii="Times New Roman" w:hAnsi="Times New Roman" w:cs="Times New Roman"/>
          <w:sz w:val="24"/>
          <w:szCs w:val="24"/>
        </w:rPr>
        <w:t xml:space="preserve">: suku bangsa) murid-Nya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978-979-29-6630-5","author":[{"dropping-particle":"","family":"Widjaja","given":"Fransiskus Irwan","non-dropping-particle":"","parse-names":false,"suffix":""}],"id":"ITEM-1","issue":"April","issued":{"date-parts":[["2018"]]},"page":"198","publisher":"OSF Preprints","title":"Misiologi Antara Teori, Fakta dan Pengalaman","type":"article-journal"},"locator":"48","uris":["http://www.mendeley.com/documents/?uuid=4c82ec36-582a-4127-8c06-9ad93775091b"]}],"mendeley":{"formattedCitation":"(Widjaja 2018:48)","plainTextFormattedCitation":"(Widjaja 2018:48)","previouslyFormattedCitation":"(Widjaja 2018:48)"},"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idjaja 2018:48)</w:t>
      </w:r>
      <w:r w:rsidR="00D94A75">
        <w:rPr>
          <w:rStyle w:val="FootnoteReference"/>
          <w:rFonts w:ascii="Times New Roman" w:hAnsi="Times New Roman" w:cs="Times New Roman"/>
          <w:sz w:val="24"/>
          <w:szCs w:val="24"/>
        </w:rPr>
        <w:fldChar w:fldCharType="end"/>
      </w:r>
      <w:r w:rsidR="002B6D8D">
        <w:rPr>
          <w:rFonts w:ascii="Times New Roman" w:hAnsi="Times New Roman" w:cs="Times New Roman"/>
          <w:sz w:val="24"/>
          <w:szCs w:val="24"/>
        </w:rPr>
        <w:t>.</w:t>
      </w:r>
    </w:p>
    <w:p w:rsidR="00357622" w:rsidRDefault="003A39C0" w:rsidP="003F51CA">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 xml:space="preserve">Penginjilan </w:t>
      </w:r>
      <w:r w:rsidR="00CE5A27" w:rsidRPr="0082714B">
        <w:rPr>
          <w:rFonts w:ascii="Times New Roman" w:hAnsi="Times New Roman" w:cs="Times New Roman"/>
          <w:sz w:val="24"/>
          <w:szCs w:val="24"/>
        </w:rPr>
        <w:t xml:space="preserve">yang </w:t>
      </w:r>
      <w:r w:rsidRPr="0082714B">
        <w:rPr>
          <w:rFonts w:ascii="Times New Roman" w:hAnsi="Times New Roman" w:cs="Times New Roman"/>
          <w:sz w:val="24"/>
          <w:szCs w:val="24"/>
        </w:rPr>
        <w:t xml:space="preserve">sering didengungkan oleh gereja dan pemimpin umat Kristen sebagai </w:t>
      </w:r>
      <w:r w:rsidR="00CE5A27" w:rsidRPr="0082714B">
        <w:rPr>
          <w:rFonts w:ascii="Times New Roman" w:hAnsi="Times New Roman" w:cs="Times New Roman"/>
          <w:sz w:val="24"/>
          <w:szCs w:val="24"/>
        </w:rPr>
        <w:t xml:space="preserve">bagian kewajiban </w:t>
      </w:r>
      <w:r w:rsidR="005256AD" w:rsidRPr="0082714B">
        <w:rPr>
          <w:rFonts w:ascii="Times New Roman" w:hAnsi="Times New Roman" w:cs="Times New Roman"/>
          <w:sz w:val="24"/>
          <w:szCs w:val="24"/>
        </w:rPr>
        <w:t xml:space="preserve">orang percaya dan juga menjadi pribadi yang juga </w:t>
      </w:r>
      <w:r w:rsidR="00CE5A27" w:rsidRPr="0082714B">
        <w:rPr>
          <w:rFonts w:ascii="Times New Roman" w:hAnsi="Times New Roman" w:cs="Times New Roman"/>
          <w:sz w:val="24"/>
          <w:szCs w:val="24"/>
        </w:rPr>
        <w:t xml:space="preserve">menjalankan </w:t>
      </w:r>
      <w:r w:rsidR="005256AD" w:rsidRPr="0082714B">
        <w:rPr>
          <w:rFonts w:ascii="Times New Roman" w:hAnsi="Times New Roman" w:cs="Times New Roman"/>
          <w:sz w:val="24"/>
          <w:szCs w:val="24"/>
        </w:rPr>
        <w:t>tugas pelayanan. N</w:t>
      </w:r>
      <w:r w:rsidRPr="0082714B">
        <w:rPr>
          <w:rFonts w:ascii="Times New Roman" w:hAnsi="Times New Roman" w:cs="Times New Roman"/>
          <w:sz w:val="24"/>
          <w:szCs w:val="24"/>
        </w:rPr>
        <w:t xml:space="preserve">amun ada banyak orang Kristen yang tidak memiliki ketertarikan </w:t>
      </w:r>
      <w:r w:rsidR="00CE5A27" w:rsidRPr="0082714B">
        <w:rPr>
          <w:rFonts w:ascii="Times New Roman" w:hAnsi="Times New Roman" w:cs="Times New Roman"/>
          <w:sz w:val="24"/>
          <w:szCs w:val="24"/>
        </w:rPr>
        <w:t xml:space="preserve">terhadap misi Allah terlebih perhatian </w:t>
      </w:r>
      <w:r w:rsidRPr="0082714B">
        <w:rPr>
          <w:rFonts w:ascii="Times New Roman" w:hAnsi="Times New Roman" w:cs="Times New Roman"/>
          <w:sz w:val="24"/>
          <w:szCs w:val="24"/>
        </w:rPr>
        <w:t>akan keselamatan orang lain. Bahkan faktor penghambat pemberitaan Injil adalah jemaat yang</w:t>
      </w:r>
      <w:r w:rsidR="00CE5A27" w:rsidRPr="0082714B">
        <w:rPr>
          <w:rFonts w:ascii="Times New Roman" w:hAnsi="Times New Roman" w:cs="Times New Roman"/>
          <w:sz w:val="24"/>
          <w:szCs w:val="24"/>
        </w:rPr>
        <w:t xml:space="preserve"> tidak melaksanakan penginjilan disebabkan oleh paradigm yang salah. Hal itu disebabkan dengan pola pikir yang salah. Bagi orang awam penginjilan dan segala hal berkaitan dengan misi Allah dalam penyelamatan jiwa menjadi bagian para pendeta atau pemimpin gereja lainnya. </w:t>
      </w:r>
      <w:r w:rsidRPr="0082714B">
        <w:rPr>
          <w:rFonts w:ascii="Times New Roman" w:hAnsi="Times New Roman" w:cs="Times New Roman"/>
          <w:sz w:val="24"/>
          <w:szCs w:val="24"/>
        </w:rPr>
        <w:t>Salah satu perintah Tuhan Yesus yang harus ditaati dan dilakukan oleh setiap orang percaya adalah Amanat Agung yang terus dipertahankan orang-orang Kristen sam</w:t>
      </w:r>
      <w:r w:rsidRPr="0082714B">
        <w:rPr>
          <w:rFonts w:ascii="Times New Roman" w:hAnsi="Times New Roman" w:cs="Times New Roman"/>
          <w:sz w:val="24"/>
          <w:szCs w:val="24"/>
        </w:rPr>
        <w:softHyphen/>
        <w:t xml:space="preserve">pai saat ini. </w:t>
      </w:r>
      <w:r w:rsidR="009017C0" w:rsidRPr="0082714B">
        <w:rPr>
          <w:rFonts w:ascii="Times New Roman" w:hAnsi="Times New Roman" w:cs="Times New Roman"/>
          <w:sz w:val="24"/>
          <w:szCs w:val="24"/>
        </w:rPr>
        <w:t>Misi tidak hanya milik kalangan tertentu, menjalankan misi adalah tugas bagi setiap um</w:t>
      </w:r>
      <w:r w:rsidR="00357622">
        <w:rPr>
          <w:rFonts w:ascii="Times New Roman" w:hAnsi="Times New Roman" w:cs="Times New Roman"/>
          <w:sz w:val="24"/>
          <w:szCs w:val="24"/>
        </w:rPr>
        <w:t xml:space="preserve">at kristiani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2541-0849","abstract":"Abad 21 merupakan abad pembaharuan dari konvensional menjadi modern, tidak saja teknologi dan informasi yang mengalami perkembangan namun juga kehidupan beragama termasuk didalamnya ajaran agama kristen. Pergeseran ajaran agama terjadi dari konsep dogmatis menjadi kritis, ajaran agama terus dibedah dan dikembangkan untuk menemukan kemanfaatan bagi seluruh umat manusia. Misi yang merupakan perintah Tuhan wajib dimiliki tidak saja oleh gereja tetapi oleh seluruh umat kristiani. Misi bersifat dinamis, sesuai dengan masa dan perkembangan zaman yang pastinya menimbulkan masalah yang lebih kompleks pada setiap periodenya. Pergeseran paradigma misi salah satunya disebabkan karena munculnya krisis yang menyebabkan perubahan-perubahan yang begitu cepat seperti perkembangan ilmu dan teknologi yang menyuburkan sekulerisme, negara barat bukan hanya milik kristen karena agama lain juga tumbuh subur di barat. Misi tidak hanya dikembangkan sebagai misi peribadatan tetapi lebih dari itu, misi harus diarahkan pada ditegakannya nilai-nilai kemanusiaan seperti keadilan, penuntasan kemiskinan dan permasalahan masyarakat lainnya. Rekonstruksi misi dapat dilakukan melalui penyampaian teologi secara efektif dengan memperhatikan keberagaman struktur sosial sehingga berita AL Kitab dapat diterima oleh masyarakat. Hal tersebut dapat dilakukan dengan menggunakan pendekatan hermeneutika temu-lintas-teks (cross-textual interpretation). Cara ini menekankan bahwa Al-Kitab harus mampu menafsirkan masalah kehidupan sehari-hari yang dihadapi oleh masyarakat.","author":[{"dropping-particle":"","family":"Siagian","given":"Fredy","non-dropping-particle":"","parse-names":false,"suffix":""}],"container-title":"Syntax Literate","id":"ITEM-1","issue":"Desember","issued":{"date-parts":[["2016"]]},"page":"1-13","title":"Rekonstruksi Misi Gereja Di Abad 21","type":"article-journal","volume":"1"},"uris":["http://www.mendeley.com/documents/?uuid=983b57f3-f515-4f68-8f56-948c48e37b5c"]}],"mendeley":{"formattedCitation":"(Siagian 2016)","plainTextFormattedCitation":"(Siagian 2016)","previouslyFormattedCitation":"(Siagian 2016)"},"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Siagian 2016)</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 xml:space="preserve">. </w:t>
      </w:r>
      <w:r w:rsidR="009017C0" w:rsidRPr="0082714B">
        <w:rPr>
          <w:rFonts w:ascii="Times New Roman" w:hAnsi="Times New Roman" w:cs="Times New Roman"/>
          <w:sz w:val="24"/>
          <w:szCs w:val="24"/>
        </w:rPr>
        <w:t>Pergeseran paradigma misi juga disebabkan munculnya krisis yang menyebabkan perubahan yang teramat cepat seperti perkembangan ilmu dan teknologi yang menyuburkan sekulerisme</w:t>
      </w:r>
      <w:r w:rsidR="00357622">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Artanto","given":"Widi","non-dropping-particle":"","parse-names":false,"suffix":""}],"id":"ITEM-1","issued":{"date-parts":[["1997"]]},"publisher":"BPK Gunung Mulia","publisher-place":"Jakarta","title":"Menjadi Gereja Missioner Dalam Konteks Indonesia,","type":"book"},"locator":"23","uris":["http://www.mendeley.com/documents/?uuid=5866291e-ec13-41d5-8778-396c05058892"]}],"mendeley":{"formattedCitation":"(Artanto 1997:23)","plainTextFormattedCitation":"(Artanto 1997:23)","previouslyFormattedCitation":"(Artanto 1997:23)"},"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Artanto 1997:23)</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r w:rsidR="00333480" w:rsidRPr="0082714B">
        <w:rPr>
          <w:rFonts w:ascii="Times New Roman" w:hAnsi="Times New Roman" w:cs="Times New Roman"/>
          <w:sz w:val="24"/>
          <w:szCs w:val="24"/>
        </w:rPr>
        <w:t xml:space="preserve"> </w:t>
      </w:r>
      <w:r w:rsidRPr="0082714B">
        <w:rPr>
          <w:rFonts w:ascii="Times New Roman" w:hAnsi="Times New Roman" w:cs="Times New Roman"/>
          <w:sz w:val="24"/>
          <w:szCs w:val="24"/>
        </w:rPr>
        <w:t>Seharusnya setiap orang Kristen hendaknya melakukan tugas penginjilan tersebut. Sebab penginjilan ada dan sampai bertahan sekarang ini bahkan tetap populer dan terus dipopulerkan oleh orang percaya yang rindu keselamat</w:t>
      </w:r>
      <w:r w:rsidR="00357622">
        <w:rPr>
          <w:rFonts w:ascii="Times New Roman" w:hAnsi="Times New Roman" w:cs="Times New Roman"/>
          <w:sz w:val="24"/>
          <w:szCs w:val="24"/>
        </w:rPr>
        <w:t xml:space="preserve">an juga terjadi bagi orang lain </w:t>
      </w:r>
      <w:r w:rsidR="00D94A75">
        <w:rPr>
          <w:rStyle w:val="FootnoteReference"/>
          <w:rFonts w:ascii="Times New Roman" w:hAnsi="Times New Roman" w:cs="Times New Roman"/>
          <w:sz w:val="24"/>
          <w:szCs w:val="24"/>
        </w:rPr>
        <w:fldChar w:fldCharType="begin" w:fldLock="1"/>
      </w:r>
      <w:r w:rsidR="00357622">
        <w:rPr>
          <w:rFonts w:ascii="Times New Roman" w:hAnsi="Times New Roman" w:cs="Times New Roman"/>
          <w:sz w:val="24"/>
          <w:szCs w:val="24"/>
        </w:rPr>
        <w:instrText>ADDIN CSL_CITATION {"citationItems":[{"id":"ITEM-1","itemData":{"author":[{"dropping-particle":"","family":"Santosa1","given":"","non-dropping-particle":"","parse-names":false,"suffix":""},{"dropping-particle":"","family":"Aprianto","given":"Guntur Firman","non-dropping-particle":"","parse-names":false,"suffix":""}],"container-title":"Teologi","id":"ITEM-1","issue":"2","issued":{"date-parts":[["2020"]]},"page":"1-15","title":"Implementasi Penginjilan dan Pemuridan dalam Pengembangan Karakter Jujur Anak Usia 9-10 Tahun No Title","type":"article-journal","volume":"2"},"uris":["http://www.mendeley.com/documents/?uuid=f6222f5f-d428-48ee-93e4-68b6d939ed01"]}],"mendeley":{"formattedCitation":"(Santosa1 and Aprianto 2020)","manualFormatting":"(Santosa and Aprianto 2020)","plainTextFormattedCitation":"(Santosa1 and Aprianto 2020)","previouslyFormattedCitation":"(Santosa1 and Aprianto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357622">
        <w:rPr>
          <w:rFonts w:ascii="Times New Roman" w:hAnsi="Times New Roman" w:cs="Times New Roman"/>
          <w:bCs/>
          <w:noProof/>
          <w:sz w:val="24"/>
          <w:szCs w:val="24"/>
        </w:rPr>
        <w:t>(Santosa</w:t>
      </w:r>
      <w:r w:rsidR="00D94A75" w:rsidRPr="00D94A75">
        <w:rPr>
          <w:rFonts w:ascii="Times New Roman" w:hAnsi="Times New Roman" w:cs="Times New Roman"/>
          <w:bCs/>
          <w:noProof/>
          <w:sz w:val="24"/>
          <w:szCs w:val="24"/>
        </w:rPr>
        <w:t xml:space="preserve"> and Aprianto 2020)</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r w:rsidRPr="0082714B">
        <w:rPr>
          <w:rFonts w:ascii="Times New Roman" w:hAnsi="Times New Roman" w:cs="Times New Roman"/>
          <w:sz w:val="24"/>
          <w:szCs w:val="24"/>
        </w:rPr>
        <w:t xml:space="preserve"> </w:t>
      </w:r>
    </w:p>
    <w:p w:rsidR="003C3CA7" w:rsidRPr="0082714B" w:rsidRDefault="003A39C0" w:rsidP="003F51CA">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 xml:space="preserve">Orang Percaya diharapkan dapat memiliki semangat penginjilan yang selaras dengan maksud Allah, namun juga harus mempunyai konsep </w:t>
      </w:r>
      <w:r w:rsidR="00357622">
        <w:rPr>
          <w:rFonts w:ascii="Times New Roman" w:hAnsi="Times New Roman" w:cs="Times New Roman"/>
          <w:sz w:val="24"/>
          <w:szCs w:val="24"/>
        </w:rPr>
        <w:t xml:space="preserve">yang benar tentang teologi misi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6421/veritas.v3i2.94","ISSN":"1411-7649","abstract":"Artikel ini membahas kaitan antara sekolah teologi dan penginjilan.","author":[{"dropping-particle":"","family":"Konaniah","given":"Albert","non-dropping-particle":"","parse-names":false,"suffix":""}],"container-title":"Veritas : Jurnal Teologi dan Pelayanan","id":"ITEM-1","issued":{"date-parts":[["2018"]]},"title":"Sekolah Teologi dan Gerakan Penginjilan","type":"article-journal"},"uris":["http://www.mendeley.com/documents/?uuid=0be547a2-d406-4ea3-8c21-5c8e50fd2c6f"]}],"mendeley":{"formattedCitation":"(Konaniah 2018)","plainTextFormattedCitation":"(Konaniah 2018)","previouslyFormattedCitation":"(Konaniah 2018)"},"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Konaniah 2018)</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r w:rsidRPr="0082714B">
        <w:rPr>
          <w:rFonts w:ascii="Times New Roman" w:hAnsi="Times New Roman" w:cs="Times New Roman"/>
          <w:sz w:val="24"/>
          <w:szCs w:val="24"/>
        </w:rPr>
        <w:t xml:space="preserve"> </w:t>
      </w:r>
      <w:r w:rsidR="006F504A" w:rsidRPr="0082714B">
        <w:rPr>
          <w:rFonts w:ascii="Times New Roman" w:hAnsi="Times New Roman" w:cs="Times New Roman"/>
          <w:sz w:val="24"/>
          <w:szCs w:val="24"/>
        </w:rPr>
        <w:t>Konsep yang salah dalam me</w:t>
      </w:r>
      <w:r w:rsidRPr="0082714B">
        <w:rPr>
          <w:rFonts w:ascii="Times New Roman" w:hAnsi="Times New Roman" w:cs="Times New Roman"/>
          <w:sz w:val="24"/>
          <w:szCs w:val="24"/>
        </w:rPr>
        <w:t xml:space="preserve">nerima mandat Amanat Agung </w:t>
      </w:r>
      <w:r w:rsidR="006F504A" w:rsidRPr="0082714B">
        <w:rPr>
          <w:rFonts w:ascii="Times New Roman" w:hAnsi="Times New Roman" w:cs="Times New Roman"/>
          <w:sz w:val="24"/>
          <w:szCs w:val="24"/>
        </w:rPr>
        <w:t xml:space="preserve">dapat mempengaruhi tindakan dalam praktek misi, dengan demikian orang percaya memiliki tanggung jawab dan kerelaan dalam  memberitakan Injil baik secara verbal kepada orang lain, yaitu dunia orang non Kristen sebagaimana yang dikatakan dalam Amanat Agung (Mat. 28:18-20; Mrk. 16:15). Karena hal Ini adalah suatu tindakan aktif yang dilakukan untuk berbicara </w:t>
      </w:r>
      <w:r w:rsidR="00E766A5" w:rsidRPr="0082714B">
        <w:rPr>
          <w:rFonts w:ascii="Times New Roman" w:hAnsi="Times New Roman" w:cs="Times New Roman"/>
          <w:sz w:val="24"/>
          <w:szCs w:val="24"/>
        </w:rPr>
        <w:t xml:space="preserve">dan menjadi saksi </w:t>
      </w:r>
      <w:r w:rsidR="006F504A" w:rsidRPr="0082714B">
        <w:rPr>
          <w:rFonts w:ascii="Times New Roman" w:hAnsi="Times New Roman" w:cs="Times New Roman"/>
          <w:sz w:val="24"/>
          <w:szCs w:val="24"/>
        </w:rPr>
        <w:t xml:space="preserve">kepada orang lain tentang berita keselamatan di dalam </w:t>
      </w:r>
      <w:r w:rsidR="00E766A5" w:rsidRPr="0082714B">
        <w:rPr>
          <w:rFonts w:ascii="Times New Roman" w:hAnsi="Times New Roman" w:cs="Times New Roman"/>
          <w:sz w:val="24"/>
          <w:szCs w:val="24"/>
        </w:rPr>
        <w:t xml:space="preserve">Yesus </w:t>
      </w:r>
      <w:r w:rsidR="00357622">
        <w:rPr>
          <w:rFonts w:ascii="Times New Roman" w:hAnsi="Times New Roman" w:cs="Times New Roman"/>
          <w:sz w:val="24"/>
          <w:szCs w:val="24"/>
        </w:rPr>
        <w:t xml:space="preserve">Kristus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4081/fidei.v3i1.119","ISSN":"26218151","author":[{"dropping-particle":"","family":"Stevanus","given":"Kalis","non-dropping-particle":"","parse-names":false,"suffix":""}],"container-title":"Fidei: Jurnal Teologi Sistematika dan Praktika","id":"ITEM-1","issue":"1","issued":{"date-parts":[["2020"]]},"page":"1-19","title":"Karya Kristus Sebagai Dasar Penginjilan di Dunia Non-Kristen","type":"article-journal","volume":"3"},"uris":["http://www.mendeley.com/documents/?uuid=586f9b77-7a44-484c-b9b0-6dd14a50029a"]}],"mendeley":{"formattedCitation":"(Stevanus 2020)","plainTextFormattedCitation":"(Stevanus 2020)","previouslyFormattedCitation":"(Stevanus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Stevanus 2020)</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p>
    <w:p w:rsidR="000321BD" w:rsidRPr="0082714B" w:rsidRDefault="00CE5A27" w:rsidP="003F51CA">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N</w:t>
      </w:r>
      <w:r w:rsidR="000321BD" w:rsidRPr="0082714B">
        <w:rPr>
          <w:rFonts w:ascii="Times New Roman" w:hAnsi="Times New Roman" w:cs="Times New Roman"/>
          <w:sz w:val="24"/>
          <w:szCs w:val="24"/>
        </w:rPr>
        <w:t>ilai semangat dalam paradigm</w:t>
      </w:r>
      <w:r w:rsidRPr="0082714B">
        <w:rPr>
          <w:rFonts w:ascii="Times New Roman" w:hAnsi="Times New Roman" w:cs="Times New Roman"/>
          <w:sz w:val="24"/>
          <w:szCs w:val="24"/>
        </w:rPr>
        <w:t>a</w:t>
      </w:r>
      <w:r w:rsidR="000321BD" w:rsidRPr="0082714B">
        <w:rPr>
          <w:rFonts w:ascii="Times New Roman" w:hAnsi="Times New Roman" w:cs="Times New Roman"/>
          <w:sz w:val="24"/>
          <w:szCs w:val="24"/>
        </w:rPr>
        <w:t xml:space="preserve"> yang benar dalam konsep penginjilan berhubungan erat dengan keyakinan orang Kristen pada Injil, yaitu berdasar nilai Alkitab dan pada karya Kristus yang telah mati sebagai korban penebusan dosa. Keselamatan dalam tugas pemberitaan Injil ini adalah keharusan sebagai tanda syukur, sukacita dan kerinduan hidup sebagai orang Kristen. Dengan kata lain pemberitaan Injil merupakan gaya hidup yang sesuai dengan Kristus. Jadi tidak alasan bagi mereka yang percaya pada Kristus</w:t>
      </w:r>
      <w:r w:rsidR="00357622">
        <w:rPr>
          <w:rFonts w:ascii="Times New Roman" w:hAnsi="Times New Roman" w:cs="Times New Roman"/>
          <w:sz w:val="24"/>
          <w:szCs w:val="24"/>
        </w:rPr>
        <w:t xml:space="preserve"> untuk tidak memberitakan Injil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Artikel ini bertujuan mencari sintesis dari pertentangan antara penginjilan dan apologetika. Ada permasalah-permasalahan yang terjadi dalam penginjilan. Kajian dilakukan dengan studi kepustakaan. Apologetika dan penginjilan sebagai tugas dan kewajiban orang Kristen. Pentingnya apologetika dalam penginjilan untuk efektifitas pemberitaan, sehingga dapat diterapkan dalam tugas penginjilan serta dilakukan bersamaan karena sama-sama untuk pertobatan orang.","author":[{"dropping-particle":"","family":"Hutahaean","given":"Tumpal H","non-dropping-particle":"","parse-names":false,"suffix":""}],"container-title":"STULOS","id":"ITEM-1","issued":{"date-parts":[["2019"]]},"title":"Signifikansi Apologetika dalam Penginjilan","type":"article-journal"},"uris":["http://www.mendeley.com/documents/?uuid=7d8889af-bfed-4880-ba1d-5456499f1916"]}],"mendeley":{"formattedCitation":"(Hutahaean 2019)","plainTextFormattedCitation":"(Hutahaean 2019)","previouslyFormattedCitation":"(Hutahaean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Hutahaean 2019)</w:t>
      </w:r>
      <w:r w:rsidR="00D94A75">
        <w:rPr>
          <w:rStyle w:val="FootnoteReference"/>
          <w:rFonts w:ascii="Times New Roman" w:hAnsi="Times New Roman" w:cs="Times New Roman"/>
          <w:sz w:val="24"/>
          <w:szCs w:val="24"/>
        </w:rPr>
        <w:fldChar w:fldCharType="end"/>
      </w:r>
      <w:r w:rsidR="000B0B62" w:rsidRPr="0082714B">
        <w:rPr>
          <w:rFonts w:ascii="Times New Roman" w:hAnsi="Times New Roman" w:cs="Times New Roman"/>
          <w:sz w:val="24"/>
          <w:szCs w:val="24"/>
        </w:rPr>
        <w:t xml:space="preserve"> </w:t>
      </w:r>
      <w:r w:rsidR="00357622">
        <w:rPr>
          <w:rFonts w:ascii="Times New Roman" w:hAnsi="Times New Roman" w:cs="Times New Roman"/>
          <w:sz w:val="24"/>
          <w:szCs w:val="24"/>
        </w:rPr>
        <w:t>.</w:t>
      </w:r>
      <w:r w:rsidR="000B0B62" w:rsidRPr="0082714B">
        <w:rPr>
          <w:rFonts w:ascii="Times New Roman" w:hAnsi="Times New Roman" w:cs="Times New Roman"/>
          <w:sz w:val="24"/>
          <w:szCs w:val="24"/>
        </w:rPr>
        <w:t>Dan yang didasari dengan paradigma dan konsep teologis yang benar sebagai d</w:t>
      </w:r>
      <w:r w:rsidR="00493EC1" w:rsidRPr="0082714B">
        <w:rPr>
          <w:rFonts w:ascii="Times New Roman" w:hAnsi="Times New Roman" w:cs="Times New Roman"/>
          <w:sz w:val="24"/>
          <w:szCs w:val="24"/>
        </w:rPr>
        <w:t>asar penginjilan untuk menagakt</w:t>
      </w:r>
      <w:r w:rsidR="000B0B62" w:rsidRPr="0082714B">
        <w:rPr>
          <w:rFonts w:ascii="Times New Roman" w:hAnsi="Times New Roman" w:cs="Times New Roman"/>
          <w:sz w:val="24"/>
          <w:szCs w:val="24"/>
        </w:rPr>
        <w:t>u</w:t>
      </w:r>
      <w:r w:rsidR="00493EC1" w:rsidRPr="0082714B">
        <w:rPr>
          <w:rFonts w:ascii="Times New Roman" w:hAnsi="Times New Roman" w:cs="Times New Roman"/>
          <w:sz w:val="24"/>
          <w:szCs w:val="24"/>
        </w:rPr>
        <w:t>a</w:t>
      </w:r>
      <w:r w:rsidR="000B0B62" w:rsidRPr="0082714B">
        <w:rPr>
          <w:rFonts w:ascii="Times New Roman" w:hAnsi="Times New Roman" w:cs="Times New Roman"/>
          <w:sz w:val="24"/>
          <w:szCs w:val="24"/>
        </w:rPr>
        <w:t>lisasi Amanat Agung Tuhan Yesus.</w:t>
      </w:r>
    </w:p>
    <w:p w:rsidR="000321BD" w:rsidRDefault="000321BD" w:rsidP="003F51CA">
      <w:pPr>
        <w:spacing w:after="0" w:line="240" w:lineRule="auto"/>
        <w:jc w:val="both"/>
        <w:rPr>
          <w:rFonts w:ascii="Times New Roman" w:hAnsi="Times New Roman" w:cs="Times New Roman"/>
          <w:sz w:val="24"/>
          <w:szCs w:val="24"/>
        </w:rPr>
      </w:pPr>
    </w:p>
    <w:p w:rsidR="00357622" w:rsidRDefault="00357622" w:rsidP="003F51CA">
      <w:pPr>
        <w:spacing w:after="0" w:line="240" w:lineRule="auto"/>
        <w:jc w:val="both"/>
        <w:rPr>
          <w:rFonts w:ascii="Times New Roman" w:hAnsi="Times New Roman" w:cs="Times New Roman"/>
          <w:sz w:val="24"/>
          <w:szCs w:val="24"/>
        </w:rPr>
      </w:pPr>
    </w:p>
    <w:p w:rsidR="00357622" w:rsidRPr="0082714B" w:rsidRDefault="00357622" w:rsidP="003F51CA">
      <w:pPr>
        <w:spacing w:after="0" w:line="240" w:lineRule="auto"/>
        <w:jc w:val="both"/>
        <w:rPr>
          <w:rFonts w:ascii="Times New Roman" w:hAnsi="Times New Roman" w:cs="Times New Roman"/>
          <w:sz w:val="24"/>
          <w:szCs w:val="24"/>
        </w:rPr>
      </w:pPr>
    </w:p>
    <w:p w:rsidR="000B0B62" w:rsidRPr="0082714B" w:rsidRDefault="000B0B62" w:rsidP="003F51CA">
      <w:pPr>
        <w:spacing w:after="0" w:line="240" w:lineRule="auto"/>
        <w:jc w:val="both"/>
        <w:rPr>
          <w:rFonts w:ascii="Times New Roman" w:hAnsi="Times New Roman" w:cs="Times New Roman"/>
          <w:b/>
          <w:sz w:val="24"/>
          <w:szCs w:val="24"/>
        </w:rPr>
      </w:pPr>
      <w:r w:rsidRPr="0082714B">
        <w:rPr>
          <w:rFonts w:ascii="Times New Roman" w:hAnsi="Times New Roman" w:cs="Times New Roman"/>
          <w:b/>
          <w:sz w:val="24"/>
          <w:szCs w:val="24"/>
        </w:rPr>
        <w:lastRenderedPageBreak/>
        <w:t>METODE</w:t>
      </w:r>
    </w:p>
    <w:p w:rsidR="004D4A01" w:rsidRPr="0082714B" w:rsidRDefault="004D4A01" w:rsidP="003F51CA">
      <w:pPr>
        <w:spacing w:after="0" w:line="240" w:lineRule="auto"/>
        <w:ind w:firstLine="720"/>
        <w:jc w:val="both"/>
        <w:rPr>
          <w:rFonts w:ascii="Times New Roman" w:hAnsi="Times New Roman" w:cs="Times New Roman"/>
          <w:color w:val="000000" w:themeColor="text1"/>
          <w:sz w:val="24"/>
          <w:szCs w:val="24"/>
        </w:rPr>
      </w:pPr>
    </w:p>
    <w:p w:rsidR="004D4A01" w:rsidRPr="0082714B" w:rsidRDefault="004D4A01" w:rsidP="003F51CA">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Jenis penelitian dalam paper ini adalah penelitian pustaka dengan p</w:t>
      </w:r>
      <w:r w:rsidR="00357622">
        <w:rPr>
          <w:rFonts w:ascii="Times New Roman" w:hAnsi="Times New Roman" w:cs="Times New Roman"/>
          <w:sz w:val="24"/>
          <w:szCs w:val="24"/>
        </w:rPr>
        <w:t xml:space="preserve">endekatan kualitatif deskriptif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46445/ejti.v4i1.167","ISSN":"2548-786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author":[{"dropping-particle":"","family":"Zaluchu","given":"Sonny Eli","non-dropping-particle":"","parse-names":false,"suffix":""}],"container-title":"Evangelikal: Jurnal Teologi Injili dan Pembinaan Warga Jemaat","id":"ITEM-1","issue":"1","issued":{"date-parts":[["2020"]]},"page":"28-38","title":"Strategi Penelitian Kualitatif dan Kuantitatif Di Dalam Penelitian Agama","type":"article-journal","volume":"4"},"uris":["http://www.mendeley.com/documents/?uuid=8fdae2ef-f36f-4f45-9ca7-cb89edb2a2b9"]}],"mendeley":{"formattedCitation":"(Zaluchu 2020)","plainTextFormattedCitation":"(Zaluchu 2020)","previouslyFormattedCitation":"(Zaluchu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Zaluchu 2020)</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r w:rsidRPr="0082714B">
        <w:rPr>
          <w:rFonts w:ascii="Times New Roman" w:hAnsi="Times New Roman" w:cs="Times New Roman"/>
          <w:sz w:val="24"/>
          <w:szCs w:val="24"/>
        </w:rPr>
        <w:t xml:space="preserve"> Penulis melakukan kajian terhadap sumber-sumber pustaka dan menguraikannya dalam sebuah kerangka uraian dengan</w:t>
      </w:r>
      <w:r w:rsidRPr="0082714B">
        <w:rPr>
          <w:rFonts w:ascii="Times New Roman" w:hAnsi="Times New Roman" w:cs="Times New Roman"/>
          <w:color w:val="000000" w:themeColor="text1"/>
          <w:sz w:val="24"/>
          <w:szCs w:val="24"/>
        </w:rPr>
        <w:t xml:space="preserve"> mendeskripsikan paradigma dan konsep misiologi sesuai Firman Tuhan dalam menuangkan kajian tentang misiologi. Penulis juga melakukan studi pustaka terhadap berbagai sumber literature berupa jurnal teologi ataupun buku-buku yang sesuai dengan tema, sehingga diperoleh gambaran  tentang konsep landasan untuk memotivasi</w:t>
      </w:r>
      <w:r w:rsidR="00A674C4" w:rsidRPr="0082714B">
        <w:rPr>
          <w:rFonts w:ascii="Times New Roman" w:hAnsi="Times New Roman" w:cs="Times New Roman"/>
          <w:color w:val="000000" w:themeColor="text1"/>
          <w:sz w:val="24"/>
          <w:szCs w:val="24"/>
        </w:rPr>
        <w:t xml:space="preserve"> orang percaya dalam mengakt</w:t>
      </w:r>
      <w:r w:rsidRPr="0082714B">
        <w:rPr>
          <w:rFonts w:ascii="Times New Roman" w:hAnsi="Times New Roman" w:cs="Times New Roman"/>
          <w:color w:val="000000" w:themeColor="text1"/>
          <w:sz w:val="24"/>
          <w:szCs w:val="24"/>
        </w:rPr>
        <w:t>u</w:t>
      </w:r>
      <w:r w:rsidR="00A674C4" w:rsidRPr="0082714B">
        <w:rPr>
          <w:rFonts w:ascii="Times New Roman" w:hAnsi="Times New Roman" w:cs="Times New Roman"/>
          <w:color w:val="000000" w:themeColor="text1"/>
          <w:sz w:val="24"/>
          <w:szCs w:val="24"/>
        </w:rPr>
        <w:t>a</w:t>
      </w:r>
      <w:r w:rsidRPr="0082714B">
        <w:rPr>
          <w:rFonts w:ascii="Times New Roman" w:hAnsi="Times New Roman" w:cs="Times New Roman"/>
          <w:color w:val="000000" w:themeColor="text1"/>
          <w:sz w:val="24"/>
          <w:szCs w:val="24"/>
        </w:rPr>
        <w:t>lisasikan Amanat Agung dalam penelitian ini.</w:t>
      </w:r>
      <w:r w:rsidRPr="0082714B">
        <w:rPr>
          <w:rFonts w:ascii="Times New Roman" w:hAnsi="Times New Roman" w:cs="Times New Roman"/>
          <w:sz w:val="24"/>
          <w:szCs w:val="24"/>
        </w:rPr>
        <w:t xml:space="preserve"> Selain menggun</w:t>
      </w:r>
      <w:r w:rsidR="004915A3" w:rsidRPr="0082714B">
        <w:rPr>
          <w:rFonts w:ascii="Times New Roman" w:hAnsi="Times New Roman" w:cs="Times New Roman"/>
          <w:sz w:val="24"/>
          <w:szCs w:val="24"/>
        </w:rPr>
        <w:t xml:space="preserve">akan Alkitab sebagai referensi primer, </w:t>
      </w:r>
      <w:r w:rsidRPr="0082714B">
        <w:rPr>
          <w:rFonts w:ascii="Times New Roman" w:hAnsi="Times New Roman" w:cs="Times New Roman"/>
          <w:sz w:val="24"/>
          <w:szCs w:val="24"/>
        </w:rPr>
        <w:t>juga dipergunakan buku-buku dan sumber-sumber primer lain yang relevan dengan topik sesuai prinsip literatur r</w:t>
      </w:r>
      <w:r w:rsidR="00357622">
        <w:rPr>
          <w:rFonts w:ascii="Times New Roman" w:hAnsi="Times New Roman" w:cs="Times New Roman"/>
          <w:sz w:val="24"/>
          <w:szCs w:val="24"/>
        </w:rPr>
        <w:t xml:space="preserve">eview yang dimaksud oleh Denney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1080/10511253.2012.730617","ISSN":"10511253","abstract":"Learning how to effectively write a literature review is a critical tool for success for an academic, and perhaps even professional career. Being able to summarize and synthesize prior research pertaining to a certain topic not only demonstrates having a good grasp on available information for a topic, but it also assists in the learning process. Although literature reviews are important for one's academic career, they are often misunderstood and underdeveloped. This article is intended to provide both undergraduate and graduate students in the criminal justice field specifically, and social sciences more generally, skills and perspectives on how to develop and/or strengthen their skills in writing a literature review. Included in this discussion are foci on the structure, process, and art of writing a literature review. © 2013 Copyright Academy of Criminal Justice Sciences.","author":[{"dropping-particle":"","family":"Denney","given":"Andrew S.","non-dropping-particle":"","parse-names":false,"suffix":""},{"dropping-particle":"","family":"Tewksbury","given":"Richard","non-dropping-particle":"","parse-names":false,"suffix":""}],"container-title":"Journal of Criminal Justice Education","id":"ITEM-1","issue":"2","issued":{"date-parts":[["2013"]]},"page":"218-234","title":"How to Write a Literature Review","type":"article-journal","volume":"24"},"uris":["http://www.mendeley.com/documents/?uuid=360cd6b0-cdf9-4d4a-b135-3678ba4571ea","http://www.mendeley.com/documents/?uuid=9795e996-1949-4d51-8f11-a72f374b286e"]}],"mendeley":{"formattedCitation":"(Denney and Tewksbury 2013)","plainTextFormattedCitation":"(Denney and Tewksbury 2013)","previouslyFormattedCitation":"(Denney and Tewksbury 2013)"},"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Denney and Tewksbury 2013)</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p>
    <w:p w:rsidR="004D4A01" w:rsidRPr="0082714B" w:rsidRDefault="00A674C4" w:rsidP="003F51CA">
      <w:pPr>
        <w:pStyle w:val="NoSpacing"/>
        <w:ind w:right="56" w:firstLine="720"/>
        <w:jc w:val="both"/>
        <w:rPr>
          <w:rFonts w:ascii="Times New Roman" w:hAnsi="Times New Roman"/>
          <w:sz w:val="24"/>
          <w:szCs w:val="24"/>
        </w:rPr>
      </w:pPr>
      <w:r w:rsidRPr="0082714B">
        <w:rPr>
          <w:rFonts w:ascii="Times New Roman" w:hAnsi="Times New Roman"/>
          <w:sz w:val="24"/>
          <w:szCs w:val="24"/>
        </w:rPr>
        <w:t xml:space="preserve"> </w:t>
      </w:r>
    </w:p>
    <w:p w:rsidR="000B0B62" w:rsidRPr="0082714B" w:rsidRDefault="000B0B62" w:rsidP="003F51CA">
      <w:pPr>
        <w:spacing w:after="0" w:line="240" w:lineRule="auto"/>
        <w:jc w:val="both"/>
        <w:rPr>
          <w:rFonts w:ascii="Times New Roman" w:hAnsi="Times New Roman" w:cs="Times New Roman"/>
          <w:b/>
          <w:sz w:val="24"/>
          <w:szCs w:val="24"/>
        </w:rPr>
      </w:pPr>
      <w:r w:rsidRPr="0082714B">
        <w:rPr>
          <w:rFonts w:ascii="Times New Roman" w:hAnsi="Times New Roman" w:cs="Times New Roman"/>
          <w:b/>
          <w:sz w:val="24"/>
          <w:szCs w:val="24"/>
        </w:rPr>
        <w:t>PEMBAHASAN</w:t>
      </w:r>
    </w:p>
    <w:p w:rsidR="00C738EA" w:rsidRPr="0082714B" w:rsidRDefault="00C738EA" w:rsidP="003F51CA">
      <w:pPr>
        <w:spacing w:after="0" w:line="240" w:lineRule="auto"/>
        <w:jc w:val="both"/>
        <w:rPr>
          <w:rFonts w:ascii="Times New Roman" w:hAnsi="Times New Roman" w:cs="Times New Roman"/>
          <w:b/>
          <w:sz w:val="24"/>
          <w:szCs w:val="24"/>
        </w:rPr>
      </w:pPr>
    </w:p>
    <w:p w:rsidR="00FA1A97" w:rsidRPr="0082714B" w:rsidRDefault="00DB1907" w:rsidP="00FA1A97">
      <w:pPr>
        <w:spacing w:after="0" w:line="240" w:lineRule="auto"/>
        <w:jc w:val="both"/>
        <w:rPr>
          <w:rFonts w:ascii="Times New Roman" w:hAnsi="Times New Roman" w:cs="Times New Roman"/>
          <w:sz w:val="24"/>
          <w:szCs w:val="24"/>
        </w:rPr>
      </w:pPr>
      <w:r w:rsidRPr="0082714B">
        <w:rPr>
          <w:rFonts w:ascii="Times New Roman" w:hAnsi="Times New Roman" w:cs="Times New Roman"/>
          <w:sz w:val="24"/>
          <w:szCs w:val="24"/>
        </w:rPr>
        <w:t xml:space="preserve"> </w:t>
      </w:r>
      <w:r w:rsidRPr="0082714B">
        <w:rPr>
          <w:rFonts w:ascii="Times New Roman" w:hAnsi="Times New Roman" w:cs="Times New Roman"/>
          <w:sz w:val="24"/>
          <w:szCs w:val="24"/>
        </w:rPr>
        <w:tab/>
      </w:r>
      <w:r w:rsidR="00DF0554" w:rsidRPr="0082714B">
        <w:rPr>
          <w:rFonts w:ascii="Times New Roman" w:hAnsi="Times New Roman" w:cs="Times New Roman"/>
          <w:sz w:val="24"/>
          <w:szCs w:val="24"/>
        </w:rPr>
        <w:t>Misi dan pemuridan merupakan hal yang tidak terpisahkan dalam tugas pelayanan gereja. Sejak Perjanjian Lama, tugas misi telah ada dan dapat dilihat dari sudut pandang panggilan dan pengutusan Israel. Israel dipanggil sebagai bangsa yang mengemban tugas untuk menyatakan Allah kepada bangsa-bangsa lain. Sedangkan pemuridan, dalam konteks Perjanjian Lama harus dilihat sebagai proses keberlanjutan dari misi</w:t>
      </w:r>
      <w:r w:rsidR="00357622">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978-979-29-6630-5","author":[{"dropping-particle":"","family":"Widjaja","given":"Fransiskus Irwan","non-dropping-particle":"","parse-names":false,"suffix":""}],"id":"ITEM-1","issue":"April","issued":{"date-parts":[["2018"]]},"page":"198","publisher":"OSF Preprints","title":"Misiologi Antara Teori, Fakta dan Pengalaman","type":"article-journal"},"locator":"1","uris":["http://www.mendeley.com/documents/?uuid=4c82ec36-582a-4127-8c06-9ad93775091b"]}],"mendeley":{"formattedCitation":"(Widjaja 2018:1)","plainTextFormattedCitation":"(Widjaja 2018:1)","previouslyFormattedCitation":"(Widjaja 2018:1)"},"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idjaja 2018:1)</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r w:rsidR="00DF0554" w:rsidRPr="0082714B">
        <w:rPr>
          <w:rFonts w:ascii="Times New Roman" w:hAnsi="Times New Roman" w:cs="Times New Roman"/>
          <w:sz w:val="24"/>
          <w:szCs w:val="24"/>
        </w:rPr>
        <w:t xml:space="preserve"> Sesungguhnya melalui mandat misi Allah kepada Israel, kita dapat mengerti konsep misi alkitabiah. Konsepnya adalah setiap orang yang belum mengenal Allah baik dalam konteks Perjanjian Lama maupun Perjanjian Baru harus mengenalnya melalui Israel (PL) dan melalui gereja Tuhan (PB). Wilayahnya meliputi seluruh dunia, yakni yang belum mengen</w:t>
      </w:r>
      <w:r w:rsidR="00357622">
        <w:rPr>
          <w:rFonts w:ascii="Times New Roman" w:hAnsi="Times New Roman" w:cs="Times New Roman"/>
          <w:sz w:val="24"/>
          <w:szCs w:val="24"/>
        </w:rPr>
        <w:t xml:space="preserve">al dan menerima Tuhan (Kristus)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978-979-29-6630-5","author":[{"dropping-particle":"","family":"Widjaja","given":"Fransiskus Irwan","non-dropping-particle":"","parse-names":false,"suffix":""}],"id":"ITEM-1","issue":"April","issued":{"date-parts":[["2018"]]},"page":"198","publisher":"OSF Preprints","title":"Misiologi Antara Teori, Fakta dan Pengalaman","type":"article-journal"},"locator":"4","uris":["http://www.mendeley.com/documents/?uuid=4c82ec36-582a-4127-8c06-9ad93775091b"]}],"mendeley":{"formattedCitation":"(Widjaja 2018:4)","plainTextFormattedCitation":"(Widjaja 2018:4)","previouslyFormattedCitation":"(Widjaja 2018:4)"},"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idjaja 2018:4)</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 S</w:t>
      </w:r>
      <w:r w:rsidR="00DF0554" w:rsidRPr="0082714B">
        <w:rPr>
          <w:rFonts w:ascii="Times New Roman" w:hAnsi="Times New Roman" w:cs="Times New Roman"/>
          <w:sz w:val="24"/>
          <w:szCs w:val="24"/>
        </w:rPr>
        <w:t>elain peran penting Mesias, tema yang tidak kalah penting adalah visi tentang keselamatan yang pada akhirnya akan menjangkau bangsa-bangsa. Dalam konteks yang pa</w:t>
      </w:r>
      <w:r w:rsidR="00FA1A97" w:rsidRPr="0082714B">
        <w:rPr>
          <w:rFonts w:ascii="Times New Roman" w:hAnsi="Times New Roman" w:cs="Times New Roman"/>
          <w:sz w:val="24"/>
          <w:szCs w:val="24"/>
        </w:rPr>
        <w:t>ralel dengan keberadaan Mesias,dengan</w:t>
      </w:r>
      <w:r w:rsidR="00DF0554" w:rsidRPr="0082714B">
        <w:rPr>
          <w:rFonts w:ascii="Times New Roman" w:hAnsi="Times New Roman" w:cs="Times New Roman"/>
          <w:sz w:val="24"/>
          <w:szCs w:val="24"/>
        </w:rPr>
        <w:t xml:space="preserve"> mengambil bagian dalam keselama</w:t>
      </w:r>
      <w:r w:rsidR="00357622">
        <w:rPr>
          <w:rFonts w:ascii="Times New Roman" w:hAnsi="Times New Roman" w:cs="Times New Roman"/>
          <w:sz w:val="24"/>
          <w:szCs w:val="24"/>
        </w:rPr>
        <w:t xml:space="preserve">tan-Nya yang bersifat universal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978-979-29-6630-5","author":[{"dropping-particle":"","family":"Widjaja","given":"Fransiskus Irwan","non-dropping-particle":"","parse-names":false,"suffix":""}],"id":"ITEM-1","issue":"April","issued":{"date-parts":[["2018"]]},"page":"198","publisher":"OSF Preprints","title":"Misiologi Antara Teori, Fakta dan Pengalaman","type":"article-journal"},"locator":"11","uris":["http://www.mendeley.com/documents/?uuid=4c82ec36-582a-4127-8c06-9ad93775091b"]}],"mendeley":{"formattedCitation":"(Widjaja 2018:11)","plainTextFormattedCitation":"(Widjaja 2018:11)","previouslyFormattedCitation":"(Widjaja 2018:11)"},"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idjaja 2018:11)</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 N</w:t>
      </w:r>
      <w:r w:rsidR="00FA1A97" w:rsidRPr="0082714B">
        <w:rPr>
          <w:rFonts w:ascii="Times New Roman" w:hAnsi="Times New Roman" w:cs="Times New Roman"/>
          <w:sz w:val="24"/>
          <w:szCs w:val="24"/>
        </w:rPr>
        <w:t xml:space="preserve">amun pada saat itu </w:t>
      </w:r>
      <w:r w:rsidR="00DF0554" w:rsidRPr="0082714B">
        <w:rPr>
          <w:rFonts w:ascii="Times New Roman" w:hAnsi="Times New Roman" w:cs="Times New Roman"/>
          <w:sz w:val="24"/>
          <w:szCs w:val="24"/>
        </w:rPr>
        <w:t>misi dalam Perjanjian Lama bersifat sentripetal. Di Israel tidak ada pengutusan misionaris untuk menyampaikan kabar keselamatan kepada bangsa-bangsa lain. Sebaliknya, bangsa-bangsalah yang datang kepada Israel</w:t>
      </w:r>
      <w:r w:rsidR="00357622">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978-979-29-6630-5","author":[{"dropping-particle":"","family":"Widjaja","given":"Fransiskus Irwan","non-dropping-particle":"","parse-names":false,"suffix":""}],"id":"ITEM-1","issue":"April","issued":{"date-parts":[["2018"]]},"page":"198","publisher":"OSF Preprints","title":"Misiologi Antara Teori, Fakta dan Pengalaman","type":"article-journal"},"locator":"14-15","uris":["http://www.mendeley.com/documents/?uuid=4c82ec36-582a-4127-8c06-9ad93775091b"]}],"mendeley":{"formattedCitation":"(Widjaja 2018:14–15)","plainTextFormattedCitation":"(Widjaja 2018:14–15)","previouslyFormattedCitation":"(Widjaja 2018:14–15)"},"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idjaja 2018:14–15)</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p>
    <w:p w:rsidR="00385140" w:rsidRPr="0082714B" w:rsidRDefault="00FA1A97" w:rsidP="00385140">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Allah adalah pemberita kabar baik yang pertama kepada manusia yang telah jatuh dalam dosa</w:t>
      </w:r>
      <w:r w:rsidR="00357622">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David Sills.","given":"","non-dropping-particle":"","parse-names":false,"suffix":""}],"id":"ITEM-1","issued":{"date-parts":[["2011"]]},"publisher":"Momentum","publisher-place":"surabaya","title":"Panggilan Misi","type":"book"},"locator":"45","uris":["http://www.mendeley.com/documents/?uuid=3cab87fb-fe49-42f0-835b-d262eb6373a7"]}],"mendeley":{"formattedCitation":"(David Sills. 2011:45)","plainTextFormattedCitation":"(David Sills. 2011:45)","previouslyFormattedCitation":"(David Sills. 2011:45)"},"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David Sills. 2011:45)</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 xml:space="preserve">. </w:t>
      </w:r>
      <w:r w:rsidRPr="0082714B">
        <w:rPr>
          <w:rFonts w:ascii="Times New Roman" w:hAnsi="Times New Roman" w:cs="Times New Roman"/>
          <w:sz w:val="24"/>
          <w:szCs w:val="24"/>
        </w:rPr>
        <w:t>Kebutuhan akan keselamatan dapat menghancurkan tembok-tembok pemisah antar golongan dan lapisan masyarakat. Serta membuat pertumbuhan jemaat dan meningkatkan pelayanan gereja di dunia ini, dengan adanya misi bagi keselamatan jiwa orang lain maka bakat semua orang percaya harus berkembang. Hal itu tidak hanya berlaku untuk fungsi intern di dalam gereja, tetapi juga untuk fungsi ekstern dari gereja ke masyarakat</w:t>
      </w:r>
      <w:r w:rsidR="00357622">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In the sixties of the twentieth century the mission concept of the church changed. The modern concept of the Enlightenment no salvation outside the church was changed into the post-modern concept that the church has to be a sign of salvation, of the Kingdom of God. God wants all people to be saved, so the church has to search for signs of salvation in this world. The church as the people of God is wandering in this world on her search for the Kingdom of God. One universal church changed in a universal church which consists of local churches in their own contexts. The local churches are inter-related. Mission is the mission of God (missio Dei), based on the Trinity: to save the world the Father has sent the Son, and the Son and the Father sent the Holy Spirit to guide the church in her task to become a sign of the present and coming Kingdom of God, to participate in the salvation history of God. To incarnate herself in the Asian context the mean task of the church is a threefold dialogue: the dialogue with the poverty, the dialogue with cultures and the dialogue with people of other religions and convictions. According to Amaladoss the church can inspire also non Christians to participate as fellows in the search for the Kingdom of God, because the Holy Spirit of God is also working in them. The urgent mission of the followers of Jesus in Asia is to bring the Good News as Jesus did by emptying Himself and becoming a Servant. The church has the difficult and often painful task to present the presence of God within the contexts where she lives: the different cultures, religions and often grinding poverty. Hopefully the church can become a sign of peace and harmony within the Asian context, a sign that God will become all in all.","author":[{"dropping-particle":"de","family":"Jong","given":"Kees","non-dropping-particle":"","parse-names":false,"suffix":""}],"container-title":"Gema Teologi","id":"ITEM-1","issue":"http://journal-theo.ukdw.ac.id/index.php/gema/issue/view/5","issued":{"date-parts":[["2007"]]},"title":"Misiologi Dari Perspektif Teologi Kontekstual","type":"article-journal","volume":"31"},"uris":["http://www.mendeley.com/documents/?uuid=6d2d0403-281b-402b-a202-41485f8447bd"]}],"mendeley":{"formattedCitation":"(Jong 2007)","plainTextFormattedCitation":"(Jong 2007)","previouslyFormattedCitation":"(Jong 200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Jong 2007)</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 xml:space="preserve">. </w:t>
      </w:r>
      <w:r w:rsidRPr="0082714B">
        <w:rPr>
          <w:rFonts w:ascii="Times New Roman" w:hAnsi="Times New Roman" w:cs="Times New Roman"/>
          <w:sz w:val="24"/>
          <w:szCs w:val="24"/>
        </w:rPr>
        <w:t xml:space="preserve">Dalam epistomologi </w:t>
      </w:r>
      <w:r w:rsidRPr="0082714B">
        <w:rPr>
          <w:rFonts w:ascii="Times New Roman" w:hAnsi="Times New Roman" w:cs="Times New Roman"/>
          <w:i/>
          <w:sz w:val="24"/>
          <w:szCs w:val="24"/>
        </w:rPr>
        <w:t>Misio Dei</w:t>
      </w:r>
      <w:r w:rsidRPr="0082714B">
        <w:rPr>
          <w:rFonts w:ascii="Times New Roman" w:hAnsi="Times New Roman" w:cs="Times New Roman"/>
          <w:sz w:val="24"/>
          <w:szCs w:val="24"/>
        </w:rPr>
        <w:t xml:space="preserve"> yang berarti “keseluruhan pekerjaan Allah menyelamatkan dunia lewat pemilihan dan pengutusan Israel, pengutusan para nabi kepada Israel dan bangsa-bangsa, pengutusan Kristus, dan pengutusan rasul-rasul serta semua orang percaya ol</w:t>
      </w:r>
      <w:r w:rsidR="00357622">
        <w:rPr>
          <w:rFonts w:ascii="Times New Roman" w:hAnsi="Times New Roman" w:cs="Times New Roman"/>
          <w:sz w:val="24"/>
          <w:szCs w:val="24"/>
        </w:rPr>
        <w:t xml:space="preserve">eh Kristus kepada bangsa-bangsa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de","family":"Kuiper","given":"Arie","non-dropping-particle":"","parse-names":false,"suffix":""}],"id":"ITEM-1","issued":{"date-parts":[["2015"]]},"publisher":"BPK Gunung Mulia","publisher-place":"Jakarta","title":"Misiologia","type":"book"},"locator":"10","uris":["http://www.mendeley.com/documents/?uuid=c6cd761d-01e2-4778-a034-0289e011a9f4"]}],"mendeley":{"formattedCitation":"(Kuiper 2015:10)","plainTextFormattedCitation":"(Kuiper 2015:10)","previouslyFormattedCitation":"(Kuiper 2015:1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Kuiper 2015:10)</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p>
    <w:p w:rsidR="00385140" w:rsidRPr="0082714B" w:rsidRDefault="00A620EF" w:rsidP="00385140">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 xml:space="preserve">Peters menyatakan bahwa </w:t>
      </w:r>
      <w:r w:rsidR="008E7D8C" w:rsidRPr="0082714B">
        <w:rPr>
          <w:rFonts w:ascii="Times New Roman" w:hAnsi="Times New Roman" w:cs="Times New Roman"/>
          <w:sz w:val="24"/>
          <w:szCs w:val="24"/>
        </w:rPr>
        <w:t>konsep penginjilan dalam Amanat Agung</w:t>
      </w:r>
      <w:r w:rsidRPr="0082714B">
        <w:rPr>
          <w:rFonts w:ascii="Times New Roman" w:hAnsi="Times New Roman" w:cs="Times New Roman"/>
          <w:sz w:val="24"/>
          <w:szCs w:val="24"/>
        </w:rPr>
        <w:t xml:space="preserve"> </w:t>
      </w:r>
      <w:r w:rsidRPr="0082714B">
        <w:rPr>
          <w:rFonts w:ascii="Times New Roman" w:hAnsi="Times New Roman" w:cs="Times New Roman"/>
          <w:sz w:val="24"/>
          <w:szCs w:val="24"/>
          <w:lang w:val="id-ID"/>
        </w:rPr>
        <w:t xml:space="preserve"> memiliki tujuan </w:t>
      </w:r>
      <w:r w:rsidR="008E7D8C" w:rsidRPr="0082714B">
        <w:rPr>
          <w:rFonts w:ascii="Times New Roman" w:hAnsi="Times New Roman" w:cs="Times New Roman"/>
          <w:sz w:val="24"/>
          <w:szCs w:val="24"/>
          <w:lang w:val="id-ID"/>
        </w:rPr>
        <w:t xml:space="preserve"> a</w:t>
      </w:r>
      <w:r w:rsidRPr="0082714B">
        <w:rPr>
          <w:rFonts w:ascii="Times New Roman" w:hAnsi="Times New Roman" w:cs="Times New Roman"/>
          <w:sz w:val="24"/>
          <w:szCs w:val="24"/>
          <w:lang w:val="id-ID"/>
        </w:rPr>
        <w:t xml:space="preserve">ntara lain: yang </w:t>
      </w:r>
      <w:r w:rsidRPr="0082714B">
        <w:rPr>
          <w:rFonts w:ascii="Times New Roman" w:hAnsi="Times New Roman" w:cs="Times New Roman"/>
          <w:i/>
          <w:sz w:val="24"/>
          <w:szCs w:val="24"/>
          <w:lang w:val="id-ID"/>
        </w:rPr>
        <w:t>pertama</w:t>
      </w:r>
      <w:r w:rsidRPr="0082714B">
        <w:rPr>
          <w:rFonts w:ascii="Times New Roman" w:hAnsi="Times New Roman" w:cs="Times New Roman"/>
          <w:sz w:val="24"/>
          <w:szCs w:val="24"/>
          <w:lang w:val="id-ID"/>
        </w:rPr>
        <w:t xml:space="preserve"> adalah Amanat Agung m</w:t>
      </w:r>
      <w:r w:rsidRPr="0082714B">
        <w:rPr>
          <w:rFonts w:ascii="Times New Roman" w:hAnsi="Times New Roman" w:cs="Times New Roman"/>
          <w:sz w:val="24"/>
          <w:szCs w:val="24"/>
        </w:rPr>
        <w:t>erupakan suatu penyajian terakhir yang logis dan merupakan ekspresi alami dari karakter Allah, seperti diwahyukan dalam Alkitab</w:t>
      </w:r>
      <w:r w:rsidRPr="0082714B">
        <w:rPr>
          <w:rFonts w:ascii="Times New Roman" w:hAnsi="Times New Roman" w:cs="Times New Roman"/>
          <w:i/>
          <w:sz w:val="24"/>
          <w:szCs w:val="24"/>
        </w:rPr>
        <w:t xml:space="preserve">. </w:t>
      </w:r>
      <w:r w:rsidRPr="0082714B">
        <w:rPr>
          <w:rFonts w:ascii="Times New Roman" w:hAnsi="Times New Roman" w:cs="Times New Roman"/>
          <w:i/>
          <w:sz w:val="24"/>
          <w:szCs w:val="24"/>
          <w:lang w:val="id-ID"/>
        </w:rPr>
        <w:t>Kedua,</w:t>
      </w:r>
      <w:r w:rsidRPr="0082714B">
        <w:rPr>
          <w:rFonts w:ascii="Times New Roman" w:hAnsi="Times New Roman" w:cs="Times New Roman"/>
          <w:sz w:val="24"/>
          <w:szCs w:val="24"/>
        </w:rPr>
        <w:t xml:space="preserve"> Ekspresi dari maksud serta tujuan misioner Allah, ekspresi dari kehidupan, teologi, dan karya keselamatan Kristus. </w:t>
      </w:r>
      <w:r w:rsidRPr="0082714B">
        <w:rPr>
          <w:rFonts w:ascii="Times New Roman" w:hAnsi="Times New Roman" w:cs="Times New Roman"/>
          <w:i/>
          <w:sz w:val="24"/>
          <w:szCs w:val="24"/>
        </w:rPr>
        <w:t>Ketiga</w:t>
      </w:r>
      <w:r w:rsidRPr="0082714B">
        <w:rPr>
          <w:rFonts w:ascii="Times New Roman" w:hAnsi="Times New Roman" w:cs="Times New Roman"/>
          <w:sz w:val="24"/>
          <w:szCs w:val="24"/>
        </w:rPr>
        <w:t>,</w:t>
      </w:r>
      <w:r w:rsidRPr="0082714B">
        <w:rPr>
          <w:rFonts w:ascii="Times New Roman" w:hAnsi="Times New Roman" w:cs="Times New Roman"/>
          <w:sz w:val="24"/>
          <w:szCs w:val="24"/>
          <w:lang w:val="id-ID"/>
        </w:rPr>
        <w:t xml:space="preserve"> e</w:t>
      </w:r>
      <w:r w:rsidRPr="0082714B">
        <w:rPr>
          <w:rFonts w:ascii="Times New Roman" w:hAnsi="Times New Roman" w:cs="Times New Roman"/>
          <w:sz w:val="24"/>
          <w:szCs w:val="24"/>
        </w:rPr>
        <w:t xml:space="preserve">kspresi dari sifat dan pekerjaan Roh Kudus dan ekspresi dari hakikat dan rencana dari gereja Yesus Kristus. </w:t>
      </w:r>
      <w:r w:rsidRPr="0082714B">
        <w:rPr>
          <w:rFonts w:ascii="Times New Roman" w:hAnsi="Times New Roman" w:cs="Times New Roman"/>
          <w:i/>
          <w:sz w:val="24"/>
          <w:szCs w:val="24"/>
        </w:rPr>
        <w:t>Empat.</w:t>
      </w:r>
      <w:r w:rsidRPr="0082714B">
        <w:rPr>
          <w:rFonts w:ascii="Times New Roman" w:hAnsi="Times New Roman" w:cs="Times New Roman"/>
          <w:sz w:val="24"/>
          <w:szCs w:val="24"/>
          <w:lang w:val="id-ID"/>
        </w:rPr>
        <w:t xml:space="preserve"> </w:t>
      </w:r>
      <w:r w:rsidRPr="0082714B">
        <w:rPr>
          <w:rFonts w:ascii="Times New Roman" w:hAnsi="Times New Roman" w:cs="Times New Roman"/>
          <w:sz w:val="24"/>
          <w:szCs w:val="24"/>
        </w:rPr>
        <w:t xml:space="preserve">Membentuk kesatuan organik serta merupakan </w:t>
      </w:r>
      <w:r w:rsidRPr="0082714B">
        <w:rPr>
          <w:rFonts w:ascii="Times New Roman" w:hAnsi="Times New Roman" w:cs="Times New Roman"/>
          <w:sz w:val="24"/>
          <w:szCs w:val="24"/>
        </w:rPr>
        <w:lastRenderedPageBreak/>
        <w:t>bagian tak terpisahk</w:t>
      </w:r>
      <w:r w:rsidR="00357622">
        <w:rPr>
          <w:rFonts w:ascii="Times New Roman" w:hAnsi="Times New Roman" w:cs="Times New Roman"/>
          <w:sz w:val="24"/>
          <w:szCs w:val="24"/>
        </w:rPr>
        <w:t xml:space="preserve">an dari ketiga penyataan diatas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Peters","given":"George W.","non-dropping-particle":"","parse-names":false,"suffix":""}],"id":"ITEM-1","issued":{"date-parts":[["2006"]]},"publisher":"Gandum Mas","publisher-place":"Malang","title":"A Biblical Theology of Missions","type":"book"},"locator":"211-215","uris":["http://www.mendeley.com/documents/?uuid=a831c656-d3e7-44f2-9445-d712593af983","http://www.mendeley.com/documents/?uuid=16fff1da-0a8c-4872-944a-81959befafa5"]}],"mendeley":{"formattedCitation":"(Peters 2006a:211–15)","plainTextFormattedCitation":"(Peters 2006a:211–15)","previouslyFormattedCitation":"(Peters 2006a:211–15)"},"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Peters 2006a:211–15)</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 xml:space="preserve">. </w:t>
      </w:r>
      <w:r w:rsidR="008E7D8C" w:rsidRPr="0082714B">
        <w:rPr>
          <w:rFonts w:ascii="Times New Roman" w:hAnsi="Times New Roman" w:cs="Times New Roman"/>
          <w:sz w:val="24"/>
          <w:szCs w:val="24"/>
        </w:rPr>
        <w:t xml:space="preserve">Sedangkan Pandangan Warneck, misioaris  dua landasan misi,yaitu landasan supranatural dan landasan natural. Landasan supranatural yaitu Amanat Agung (Mat 28:19-20) dan sifat monoteistik iman Kristen. Sedangkan landasan natural yaitu </w:t>
      </w:r>
      <w:r w:rsidR="008E7D8C" w:rsidRPr="0082714B">
        <w:rPr>
          <w:rFonts w:ascii="Times New Roman" w:hAnsi="Times New Roman" w:cs="Times New Roman"/>
          <w:i/>
          <w:sz w:val="24"/>
          <w:szCs w:val="24"/>
        </w:rPr>
        <w:t>pertama.</w:t>
      </w:r>
      <w:r w:rsidR="008E7D8C" w:rsidRPr="0082714B">
        <w:rPr>
          <w:rFonts w:ascii="Times New Roman" w:hAnsi="Times New Roman" w:cs="Times New Roman"/>
          <w:sz w:val="24"/>
          <w:szCs w:val="24"/>
        </w:rPr>
        <w:t xml:space="preserve"> kemutlakan dan superioritas agama Kristen jika dibandingkan dengan yang lain; </w:t>
      </w:r>
      <w:r w:rsidR="008E7D8C" w:rsidRPr="0082714B">
        <w:rPr>
          <w:rFonts w:ascii="Times New Roman" w:hAnsi="Times New Roman" w:cs="Times New Roman"/>
          <w:i/>
          <w:sz w:val="24"/>
          <w:szCs w:val="24"/>
        </w:rPr>
        <w:t>kedua,</w:t>
      </w:r>
      <w:r w:rsidR="008E7D8C" w:rsidRPr="0082714B">
        <w:rPr>
          <w:rFonts w:ascii="Times New Roman" w:hAnsi="Times New Roman" w:cs="Times New Roman"/>
          <w:sz w:val="24"/>
          <w:szCs w:val="24"/>
        </w:rPr>
        <w:t xml:space="preserve"> penerimaan dan kemampuan beradaptasi Kekristenan kep</w:t>
      </w:r>
      <w:r w:rsidR="00D457C8" w:rsidRPr="0082714B">
        <w:rPr>
          <w:rFonts w:ascii="Times New Roman" w:hAnsi="Times New Roman" w:cs="Times New Roman"/>
          <w:sz w:val="24"/>
          <w:szCs w:val="24"/>
        </w:rPr>
        <w:t xml:space="preserve">ada semua orang dan kondisi; </w:t>
      </w:r>
      <w:r w:rsidR="00D457C8" w:rsidRPr="0082714B">
        <w:rPr>
          <w:rFonts w:ascii="Times New Roman" w:hAnsi="Times New Roman" w:cs="Times New Roman"/>
          <w:i/>
          <w:sz w:val="24"/>
          <w:szCs w:val="24"/>
        </w:rPr>
        <w:t>ketiga,</w:t>
      </w:r>
      <w:r w:rsidR="00D457C8" w:rsidRPr="0082714B">
        <w:rPr>
          <w:rFonts w:ascii="Times New Roman" w:hAnsi="Times New Roman" w:cs="Times New Roman"/>
          <w:sz w:val="24"/>
          <w:szCs w:val="24"/>
        </w:rPr>
        <w:t xml:space="preserve"> </w:t>
      </w:r>
      <w:r w:rsidR="008E7D8C" w:rsidRPr="0082714B">
        <w:rPr>
          <w:rFonts w:ascii="Times New Roman" w:hAnsi="Times New Roman" w:cs="Times New Roman"/>
          <w:sz w:val="24"/>
          <w:szCs w:val="24"/>
        </w:rPr>
        <w:t xml:space="preserve"> pencap</w:t>
      </w:r>
      <w:r w:rsidR="00D457C8" w:rsidRPr="0082714B">
        <w:rPr>
          <w:rFonts w:ascii="Times New Roman" w:hAnsi="Times New Roman" w:cs="Times New Roman"/>
          <w:sz w:val="24"/>
          <w:szCs w:val="24"/>
        </w:rPr>
        <w:t xml:space="preserve">aian superior misi Kristen diladang misi‖; dan </w:t>
      </w:r>
      <w:r w:rsidR="00D457C8" w:rsidRPr="0082714B">
        <w:rPr>
          <w:rFonts w:ascii="Times New Roman" w:hAnsi="Times New Roman" w:cs="Times New Roman"/>
          <w:i/>
          <w:sz w:val="24"/>
          <w:szCs w:val="24"/>
        </w:rPr>
        <w:t>keempat</w:t>
      </w:r>
      <w:r w:rsidR="00D457C8" w:rsidRPr="0082714B">
        <w:rPr>
          <w:rFonts w:ascii="Times New Roman" w:hAnsi="Times New Roman" w:cs="Times New Roman"/>
          <w:sz w:val="24"/>
          <w:szCs w:val="24"/>
        </w:rPr>
        <w:t xml:space="preserve"> </w:t>
      </w:r>
      <w:r w:rsidR="008E7D8C" w:rsidRPr="0082714B">
        <w:rPr>
          <w:rFonts w:ascii="Times New Roman" w:hAnsi="Times New Roman" w:cs="Times New Roman"/>
          <w:sz w:val="24"/>
          <w:szCs w:val="24"/>
        </w:rPr>
        <w:t>akta bahwa Kekristenan, di masa lalu dan sekarang, menunjukkan dirinya lebih kuat dari semua agama lain</w:t>
      </w:r>
      <w:r w:rsidR="00357622">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8052/gamaliel.v2i1.47","ISSN":"2656-2332","author":[{"dropping-particle":"","family":"Butar-butar","given":"Grecetinovitria Merliana","non-dropping-particle":"","parse-names":false,"suffix":""}],"container-title":"Jurnal Gamaliel : Teologi Praktika","id":"ITEM-1","issue":"1","issued":{"date-parts":[["2020"]]},"title":"Strategi Misi Pedesaan Yang Relevan Dan Alkitabiah Di Kabupaten Toba Samosir","type":"article-journal","volume":"2"},"uris":["http://www.mendeley.com/documents/?uuid=d6ae20bd-6dde-411b-8bc5-12b7f92f0722"]}],"mendeley":{"formattedCitation":"(Butar-butar 2020)","plainTextFormattedCitation":"(Butar-butar 2020)","previouslyFormattedCitation":"(Butar-butar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Butar-butar 2020)</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 xml:space="preserve">. </w:t>
      </w:r>
      <w:r w:rsidR="006B0068" w:rsidRPr="0082714B">
        <w:rPr>
          <w:rFonts w:ascii="Times New Roman" w:hAnsi="Times New Roman" w:cs="Times New Roman"/>
          <w:sz w:val="24"/>
          <w:szCs w:val="24"/>
        </w:rPr>
        <w:t xml:space="preserve">Hal itu dikuatkan oleh </w:t>
      </w:r>
      <w:r w:rsidR="006B0068" w:rsidRPr="0082714B">
        <w:rPr>
          <w:rFonts w:ascii="Times New Roman" w:hAnsi="Times New Roman" w:cs="Times New Roman"/>
          <w:noProof/>
          <w:sz w:val="24"/>
          <w:szCs w:val="24"/>
        </w:rPr>
        <w:t>Fransiskus Irwan Widjaja,</w:t>
      </w:r>
      <w:r w:rsidR="006B0068" w:rsidRPr="0082714B">
        <w:rPr>
          <w:rFonts w:ascii="Times New Roman" w:hAnsi="Times New Roman" w:cs="Times New Roman"/>
          <w:sz w:val="24"/>
          <w:szCs w:val="24"/>
        </w:rPr>
        <w:t xml:space="preserve"> bahwa konsep paradigma </w:t>
      </w:r>
      <w:r w:rsidR="00A032F9" w:rsidRPr="0082714B">
        <w:rPr>
          <w:rFonts w:ascii="Times New Roman" w:hAnsi="Times New Roman" w:cs="Times New Roman"/>
          <w:sz w:val="24"/>
          <w:szCs w:val="24"/>
        </w:rPr>
        <w:t>m</w:t>
      </w:r>
      <w:r w:rsidR="00385140" w:rsidRPr="0082714B">
        <w:rPr>
          <w:rFonts w:ascii="Times New Roman" w:hAnsi="Times New Roman" w:cs="Times New Roman"/>
          <w:sz w:val="24"/>
          <w:szCs w:val="24"/>
        </w:rPr>
        <w:t>isiologi adalah studi tentang Tuhan (</w:t>
      </w:r>
      <w:r w:rsidR="00385140" w:rsidRPr="0082714B">
        <w:rPr>
          <w:rFonts w:ascii="Times New Roman" w:hAnsi="Times New Roman" w:cs="Times New Roman"/>
          <w:i/>
          <w:sz w:val="24"/>
          <w:szCs w:val="24"/>
        </w:rPr>
        <w:t>Teologi</w:t>
      </w:r>
      <w:r w:rsidR="00385140" w:rsidRPr="0082714B">
        <w:rPr>
          <w:rFonts w:ascii="Times New Roman" w:hAnsi="Times New Roman" w:cs="Times New Roman"/>
          <w:sz w:val="24"/>
          <w:szCs w:val="24"/>
        </w:rPr>
        <w:t>), pengalaman dengan Tuhan (</w:t>
      </w:r>
      <w:r w:rsidR="00385140" w:rsidRPr="0082714B">
        <w:rPr>
          <w:rFonts w:ascii="Times New Roman" w:hAnsi="Times New Roman" w:cs="Times New Roman"/>
          <w:i/>
          <w:sz w:val="24"/>
          <w:szCs w:val="24"/>
        </w:rPr>
        <w:t>experience God),</w:t>
      </w:r>
      <w:r w:rsidR="00385140" w:rsidRPr="0082714B">
        <w:rPr>
          <w:rFonts w:ascii="Times New Roman" w:hAnsi="Times New Roman" w:cs="Times New Roman"/>
          <w:sz w:val="24"/>
          <w:szCs w:val="24"/>
        </w:rPr>
        <w:t xml:space="preserve"> berjalan dengan kebenaran-Nya (Yoh. 3:16), di mana </w:t>
      </w:r>
      <w:r w:rsidR="00385140" w:rsidRPr="0082714B">
        <w:rPr>
          <w:rFonts w:ascii="Times New Roman" w:hAnsi="Times New Roman" w:cs="Times New Roman"/>
          <w:i/>
          <w:sz w:val="24"/>
          <w:szCs w:val="24"/>
        </w:rPr>
        <w:t>anthropologi</w:t>
      </w:r>
      <w:r w:rsidR="00385140" w:rsidRPr="0082714B">
        <w:rPr>
          <w:rFonts w:ascii="Times New Roman" w:hAnsi="Times New Roman" w:cs="Times New Roman"/>
          <w:sz w:val="24"/>
          <w:szCs w:val="24"/>
        </w:rPr>
        <w:t xml:space="preserve"> (studi tentang manusia dan budaya) dan sejarah dalam </w:t>
      </w:r>
      <w:r w:rsidR="00357622">
        <w:rPr>
          <w:rFonts w:ascii="Times New Roman" w:hAnsi="Times New Roman" w:cs="Times New Roman"/>
          <w:sz w:val="24"/>
          <w:szCs w:val="24"/>
        </w:rPr>
        <w:t xml:space="preserve">masa tertentu terlibat dalamnya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978-979-29-6630-5","author":[{"dropping-particle":"","family":"Widjaja","given":"Fransiskus Irwan","non-dropping-particle":"","parse-names":false,"suffix":""}],"id":"ITEM-1","issue":"April","issued":{"date-parts":[["2018"]]},"page":"198","publisher":"OSF Preprints","title":"Misiologi Antara Teori, Fakta dan Pengalaman","type":"article-journal"},"locator":"47","uris":["http://www.mendeley.com/documents/?uuid=4c82ec36-582a-4127-8c06-9ad93775091b"]}],"mendeley":{"formattedCitation":"(Widjaja 2018:47)","plainTextFormattedCitation":"(Widjaja 2018:47)","previouslyFormattedCitation":"(Widjaja 2018:4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idjaja 2018:47)</w:t>
      </w:r>
      <w:r w:rsidR="00D94A75">
        <w:rPr>
          <w:rStyle w:val="FootnoteReference"/>
          <w:rFonts w:ascii="Times New Roman" w:hAnsi="Times New Roman" w:cs="Times New Roman"/>
          <w:sz w:val="24"/>
          <w:szCs w:val="24"/>
        </w:rPr>
        <w:fldChar w:fldCharType="end"/>
      </w:r>
      <w:r w:rsidR="00357622">
        <w:rPr>
          <w:rFonts w:ascii="Times New Roman" w:hAnsi="Times New Roman" w:cs="Times New Roman"/>
          <w:sz w:val="24"/>
          <w:szCs w:val="24"/>
        </w:rPr>
        <w:t>.</w:t>
      </w:r>
      <w:bookmarkStart w:id="0" w:name="_GoBack"/>
      <w:bookmarkEnd w:id="0"/>
    </w:p>
    <w:p w:rsidR="00A032F9" w:rsidRPr="0082714B" w:rsidRDefault="00A032F9" w:rsidP="00385140">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Kajian tentang membangun paradigm</w:t>
      </w:r>
      <w:r w:rsidR="008C53DC" w:rsidRPr="0082714B">
        <w:rPr>
          <w:rFonts w:ascii="Times New Roman" w:hAnsi="Times New Roman" w:cs="Times New Roman"/>
          <w:sz w:val="24"/>
          <w:szCs w:val="24"/>
        </w:rPr>
        <w:t>a</w:t>
      </w:r>
      <w:r w:rsidRPr="0082714B">
        <w:rPr>
          <w:rFonts w:ascii="Times New Roman" w:hAnsi="Times New Roman" w:cs="Times New Roman"/>
          <w:sz w:val="24"/>
          <w:szCs w:val="24"/>
        </w:rPr>
        <w:t xml:space="preserve"> yang benar tentang misi</w:t>
      </w:r>
      <w:r w:rsidR="00A70E86" w:rsidRPr="0082714B">
        <w:rPr>
          <w:rFonts w:ascii="Times New Roman" w:hAnsi="Times New Roman" w:cs="Times New Roman"/>
          <w:sz w:val="24"/>
          <w:szCs w:val="24"/>
        </w:rPr>
        <w:t xml:space="preserve"> akan dapat memberi </w:t>
      </w:r>
      <w:r w:rsidR="00B32E21" w:rsidRPr="0082714B">
        <w:rPr>
          <w:rFonts w:ascii="Times New Roman" w:hAnsi="Times New Roman" w:cs="Times New Roman"/>
          <w:sz w:val="24"/>
          <w:szCs w:val="24"/>
        </w:rPr>
        <w:t>pencerahan</w:t>
      </w:r>
      <w:r w:rsidR="00A70E86" w:rsidRPr="0082714B">
        <w:rPr>
          <w:rFonts w:ascii="Times New Roman" w:hAnsi="Times New Roman" w:cs="Times New Roman"/>
          <w:sz w:val="24"/>
          <w:szCs w:val="24"/>
        </w:rPr>
        <w:t xml:space="preserve"> dan pemahaman yang benar </w:t>
      </w:r>
      <w:r w:rsidR="00B32E21" w:rsidRPr="0082714B">
        <w:rPr>
          <w:rFonts w:ascii="Times New Roman" w:hAnsi="Times New Roman" w:cs="Times New Roman"/>
          <w:sz w:val="24"/>
          <w:szCs w:val="24"/>
        </w:rPr>
        <w:t>bagi orang percaya dalam melaksanakan misi.</w:t>
      </w:r>
    </w:p>
    <w:p w:rsidR="00B32E21" w:rsidRPr="0082714B" w:rsidRDefault="00B32E21" w:rsidP="00385140">
      <w:pPr>
        <w:spacing w:after="0" w:line="240" w:lineRule="auto"/>
        <w:ind w:firstLine="720"/>
        <w:jc w:val="both"/>
        <w:rPr>
          <w:rFonts w:ascii="Times New Roman" w:hAnsi="Times New Roman" w:cs="Times New Roman"/>
          <w:sz w:val="24"/>
          <w:szCs w:val="24"/>
        </w:rPr>
      </w:pPr>
    </w:p>
    <w:p w:rsidR="009A7BB6" w:rsidRPr="0082714B" w:rsidRDefault="009A7BB6" w:rsidP="003F51CA">
      <w:pPr>
        <w:spacing w:after="0" w:line="240" w:lineRule="auto"/>
        <w:jc w:val="both"/>
        <w:rPr>
          <w:rFonts w:ascii="Times New Roman" w:hAnsi="Times New Roman" w:cs="Times New Roman"/>
          <w:b/>
          <w:i/>
          <w:sz w:val="24"/>
          <w:szCs w:val="24"/>
        </w:rPr>
      </w:pPr>
      <w:r w:rsidRPr="0082714B">
        <w:rPr>
          <w:rFonts w:ascii="Times New Roman" w:hAnsi="Times New Roman" w:cs="Times New Roman"/>
          <w:b/>
          <w:i/>
          <w:sz w:val="24"/>
          <w:szCs w:val="24"/>
        </w:rPr>
        <w:t>Mereduksi Paradigma yang salah</w:t>
      </w:r>
    </w:p>
    <w:p w:rsidR="00BF1B24" w:rsidRPr="0082714B" w:rsidRDefault="00C738EA" w:rsidP="00BF1B24">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Pada abad ke-18, ada pandangan yang berlaku luas bahwa Amanat Agung telah digenapi oleh para rasul dan tidak lagi berlaku bagi orang-orang Kristen</w:t>
      </w:r>
      <w:r w:rsidR="000558AB">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Thomas","given":"Norman E.","non-dropping-particle":"","parse-names":false,"suffix":""}],"id":"ITEM-1","issued":{"date-parts":[["2012"]]},"publisher":"BPK Gunung Mulia","publisher-place":"Jakarta","title":"Teks-teks Klasik tetang Misi dan Kekristenan Sedunia,","type":"book"},"locator":"81","uris":["http://www.mendeley.com/documents/?uuid=ff1be917-3fde-4528-929c-361bab40cb2d"]}],"mendeley":{"formattedCitation":"(Thomas 2012:81)","plainTextFormattedCitation":"(Thomas 2012:81)","previouslyFormattedCitation":"(Thomas 2012:81)"},"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Thomas 2012:81)</w:t>
      </w:r>
      <w:r w:rsidR="00D94A75">
        <w:rPr>
          <w:rStyle w:val="FootnoteReference"/>
          <w:rFonts w:ascii="Times New Roman" w:hAnsi="Times New Roman" w:cs="Times New Roman"/>
          <w:sz w:val="24"/>
          <w:szCs w:val="24"/>
        </w:rPr>
        <w:fldChar w:fldCharType="end"/>
      </w:r>
      <w:r w:rsidR="000558AB">
        <w:rPr>
          <w:rFonts w:ascii="Times New Roman" w:hAnsi="Times New Roman" w:cs="Times New Roman"/>
          <w:sz w:val="24"/>
          <w:szCs w:val="24"/>
        </w:rPr>
        <w:t>.</w:t>
      </w:r>
      <w:r w:rsidR="004117B0" w:rsidRPr="0082714B">
        <w:rPr>
          <w:rFonts w:ascii="Times New Roman" w:hAnsi="Times New Roman" w:cs="Times New Roman"/>
          <w:sz w:val="24"/>
          <w:szCs w:val="24"/>
        </w:rPr>
        <w:t xml:space="preserve"> </w:t>
      </w:r>
      <w:r w:rsidR="004052E3" w:rsidRPr="0082714B">
        <w:rPr>
          <w:rFonts w:ascii="Times New Roman" w:hAnsi="Times New Roman" w:cs="Times New Roman"/>
          <w:sz w:val="24"/>
          <w:szCs w:val="24"/>
        </w:rPr>
        <w:t>Hal itu memang t</w:t>
      </w:r>
      <w:r w:rsidR="004117B0" w:rsidRPr="0082714B">
        <w:rPr>
          <w:rFonts w:ascii="Times New Roman" w:hAnsi="Times New Roman" w:cs="Times New Roman"/>
          <w:sz w:val="24"/>
          <w:szCs w:val="24"/>
        </w:rPr>
        <w:t xml:space="preserve">idak dapat dibuktikan sebab kekristenan terus mengalami pertumbuhan. Namun bila pandangan tersebut mendapat tempat dalam pola pikir orang percaya maka konsep misi akan </w:t>
      </w:r>
      <w:r w:rsidR="004417E7" w:rsidRPr="0082714B">
        <w:rPr>
          <w:rFonts w:ascii="Times New Roman" w:hAnsi="Times New Roman" w:cs="Times New Roman"/>
          <w:sz w:val="24"/>
          <w:szCs w:val="24"/>
        </w:rPr>
        <w:t>salah</w:t>
      </w:r>
      <w:r w:rsidR="002C1F4D" w:rsidRPr="0082714B">
        <w:rPr>
          <w:rFonts w:ascii="Times New Roman" w:hAnsi="Times New Roman" w:cs="Times New Roman"/>
          <w:sz w:val="24"/>
          <w:szCs w:val="24"/>
        </w:rPr>
        <w:t xml:space="preserve"> dengan </w:t>
      </w:r>
      <w:r w:rsidR="00C11897" w:rsidRPr="0082714B">
        <w:rPr>
          <w:rFonts w:ascii="Times New Roman" w:hAnsi="Times New Roman" w:cs="Times New Roman"/>
          <w:sz w:val="24"/>
          <w:szCs w:val="24"/>
        </w:rPr>
        <w:t xml:space="preserve">menganggap </w:t>
      </w:r>
      <w:r w:rsidR="002C1F4D" w:rsidRPr="0082714B">
        <w:rPr>
          <w:rFonts w:ascii="Times New Roman" w:hAnsi="Times New Roman" w:cs="Times New Roman"/>
          <w:sz w:val="24"/>
          <w:szCs w:val="24"/>
        </w:rPr>
        <w:t>pa</w:t>
      </w:r>
      <w:r w:rsidR="005743B0" w:rsidRPr="0082714B">
        <w:rPr>
          <w:rFonts w:ascii="Times New Roman" w:hAnsi="Times New Roman" w:cs="Times New Roman"/>
          <w:sz w:val="24"/>
          <w:szCs w:val="24"/>
        </w:rPr>
        <w:t xml:space="preserve">ndangan misiologi atau </w:t>
      </w:r>
      <w:r w:rsidR="002C1F4D" w:rsidRPr="0082714B">
        <w:rPr>
          <w:rFonts w:ascii="Times New Roman" w:hAnsi="Times New Roman" w:cs="Times New Roman"/>
          <w:sz w:val="24"/>
          <w:szCs w:val="24"/>
        </w:rPr>
        <w:t>misi gereja</w:t>
      </w:r>
      <w:r w:rsidR="005743B0" w:rsidRPr="0082714B">
        <w:rPr>
          <w:rFonts w:ascii="Times New Roman" w:hAnsi="Times New Roman" w:cs="Times New Roman"/>
          <w:sz w:val="24"/>
          <w:szCs w:val="24"/>
        </w:rPr>
        <w:t xml:space="preserve"> berkaitan dengan keselamatan</w:t>
      </w:r>
      <w:r w:rsidR="002C1F4D" w:rsidRPr="0082714B">
        <w:rPr>
          <w:rFonts w:ascii="Times New Roman" w:hAnsi="Times New Roman" w:cs="Times New Roman"/>
          <w:sz w:val="24"/>
          <w:szCs w:val="24"/>
        </w:rPr>
        <w:t xml:space="preserve"> menjadi kurang penting</w:t>
      </w:r>
      <w:r w:rsidR="000558AB">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In the sixties of the twentieth century the mission concept of the church changed. The modern concept of the Enlightenment no salvation outside the church was changed into the post-modern concept that the church has to be a sign of salvation, of the Kingdom of God. God wants all people to be saved, so the church has to search for signs of salvation in this world. The church as the people of God is wandering in this world on her search for the Kingdom of God. One universal church changed in a universal church which consists of local churches in their own contexts. The local churches are inter-related. Mission is the mission of God (missio Dei), based on the Trinity: to save the world the Father has sent the Son, and the Son and the Father sent the Holy Spirit to guide the church in her task to become a sign of the present and coming Kingdom of God, to participate in the salvation history of God. To incarnate herself in the Asian context the mean task of the church is a threefold dialogue: the dialogue with the poverty, the dialogue with cultures and the dialogue with people of other religions and convictions. According to Amaladoss the church can inspire also non Christians to participate as fellows in the search for the Kingdom of God, because the Holy Spirit of God is also working in them. The urgent mission of the followers of Jesus in Asia is to bring the Good News as Jesus did by emptying Himself and becoming a Servant. The church has the difficult and often painful task to present the presence of God within the contexts where she lives: the different cultures, religions and often grinding poverty. Hopefully the church can become a sign of peace and harmony within the Asian context, a sign that God will become all in all.","author":[{"dropping-particle":"de","family":"Jong","given":"Kees","non-dropping-particle":"","parse-names":false,"suffix":""}],"container-title":"Gema Teologi","id":"ITEM-1","issue":"http://journal-theo.ukdw.ac.id/index.php/gema/issue/view/5","issued":{"date-parts":[["2007"]]},"title":"Misiologi Dari Perspektif Teologi Kontekstual","type":"article-journal","volume":"31"},"uris":["http://www.mendeley.com/documents/?uuid=6d2d0403-281b-402b-a202-41485f8447bd"]}],"mendeley":{"formattedCitation":"(Jong 2007)","plainTextFormattedCitation":"(Jong 2007)","previouslyFormattedCitation":"(Jong 200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Jong 2007)</w:t>
      </w:r>
      <w:r w:rsidR="00D94A75">
        <w:rPr>
          <w:rStyle w:val="FootnoteReference"/>
          <w:rFonts w:ascii="Times New Roman" w:hAnsi="Times New Roman" w:cs="Times New Roman"/>
          <w:sz w:val="24"/>
          <w:szCs w:val="24"/>
        </w:rPr>
        <w:fldChar w:fldCharType="end"/>
      </w:r>
      <w:r w:rsidR="000558AB">
        <w:rPr>
          <w:rFonts w:ascii="Times New Roman" w:hAnsi="Times New Roman" w:cs="Times New Roman"/>
          <w:sz w:val="24"/>
          <w:szCs w:val="24"/>
        </w:rPr>
        <w:t>.</w:t>
      </w:r>
      <w:r w:rsidR="000971DF" w:rsidRPr="0082714B">
        <w:rPr>
          <w:rFonts w:ascii="Times New Roman" w:hAnsi="Times New Roman" w:cs="Times New Roman"/>
          <w:sz w:val="24"/>
          <w:szCs w:val="24"/>
        </w:rPr>
        <w:t xml:space="preserve"> </w:t>
      </w:r>
      <w:r w:rsidR="004117B0" w:rsidRPr="0082714B">
        <w:rPr>
          <w:rFonts w:ascii="Times New Roman" w:hAnsi="Times New Roman" w:cs="Times New Roman"/>
          <w:sz w:val="24"/>
          <w:szCs w:val="24"/>
        </w:rPr>
        <w:t>Begitu juga k</w:t>
      </w:r>
      <w:r w:rsidR="00FD4051" w:rsidRPr="0082714B">
        <w:rPr>
          <w:rFonts w:ascii="Times New Roman" w:hAnsi="Times New Roman" w:cs="Times New Roman"/>
          <w:sz w:val="24"/>
          <w:szCs w:val="24"/>
        </w:rPr>
        <w:t>etika orang-orang Kristen tidak bisa lagi mengklaim keeksklusivan dan keunikan secara literal Yesus sesuai dengan pandangannya</w:t>
      </w:r>
      <w:r w:rsidR="000558AB">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6421/veritas.v5i1.121","ISSN":"1411-7649","abstract":"Tujuan artikel ini adalah untuk meneliti teologi misi (misiologi regnosentris atau misiologi yang berpusatkan pada kerajaan Allah) dari Paul Knitter dan untuk mengajukan kritik dan koreksi terhadap misiologi regnosentris dari perspektif seorang ekslusivis. Untuk melakukan hal ini, sebuah gambaran tentang Kristologi Knitter (dengan acuan utama tentang keselamatan) akan secara singkat diutarakan untuk menyediakan latar belakang yang dibutuhkan bagi misiologinya. Unsur utama atau unsur-unsur utama dari misiologi regnosentris Knitter akan diidentifikasi dan dibahas, kemudian pengungkapan arti teologis dan implikasi praktisnya akan menjadi dasar untuk kritik dan koreksi. Yang terutama, interaksi saya didasarkan pada karya-karya tulisnya, terutama buku Jesus and the Other Names karena buku ini berisi tentang pandangan pluralisnya yang paling mutakhir dan yang telah direvisi. Tentu saja, karena keterbatasan tempat, tidak mungkin untuk membahas semua isu-isu tentang pluralisme keagamaan atau misi.","author":[{"dropping-particle":"","family":"Guanga","given":"Caprili","non-dropping-particle":"","parse-names":false,"suffix":""}],"container-title":"Veritas : Jurnal Teologi dan Pelayanan","id":"ITEM-1","issued":{"date-parts":[["2004"]]},"title":"Misiologi Regnosentris Paul Knitter : Sebuah Kritik dan Koreksi","type":"article-journal"},"uris":["http://www.mendeley.com/documents/?uuid=d6b428ae-9461-4aae-b634-8039f3442570"]}],"mendeley":{"formattedCitation":"(Guanga 2004)","plainTextFormattedCitation":"(Guanga 2004)","previouslyFormattedCitation":"(Guanga 2004)"},"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Guanga 2004)</w:t>
      </w:r>
      <w:r w:rsidR="00D94A75">
        <w:rPr>
          <w:rStyle w:val="FootnoteReference"/>
          <w:rFonts w:ascii="Times New Roman" w:hAnsi="Times New Roman" w:cs="Times New Roman"/>
          <w:sz w:val="24"/>
          <w:szCs w:val="24"/>
        </w:rPr>
        <w:fldChar w:fldCharType="end"/>
      </w:r>
      <w:r w:rsidR="000558AB">
        <w:rPr>
          <w:rFonts w:ascii="Times New Roman" w:hAnsi="Times New Roman" w:cs="Times New Roman"/>
          <w:sz w:val="24"/>
          <w:szCs w:val="24"/>
        </w:rPr>
        <w:t>.</w:t>
      </w:r>
      <w:r w:rsidR="007155E2" w:rsidRPr="0082714B">
        <w:rPr>
          <w:rFonts w:ascii="Times New Roman" w:hAnsi="Times New Roman" w:cs="Times New Roman"/>
          <w:sz w:val="24"/>
          <w:szCs w:val="24"/>
        </w:rPr>
        <w:t xml:space="preserve"> Namun problem masa lalu juga menjadi penghalang bagi misi sebab </w:t>
      </w:r>
      <w:r w:rsidR="00205012" w:rsidRPr="0082714B">
        <w:rPr>
          <w:rFonts w:ascii="Times New Roman" w:hAnsi="Times New Roman" w:cs="Times New Roman"/>
          <w:sz w:val="24"/>
          <w:szCs w:val="24"/>
        </w:rPr>
        <w:t>tantangan misi Kristen masa kini adalah untuk tidak terjebak ke dalam semangat kekerasan seperti yang telah diperlihatkan oleh catatan-catatan sejarah misi Kristen</w:t>
      </w:r>
      <w:r w:rsidR="00AD5ADE">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Bangun","given":"Maraike Joanna Belle","non-dropping-particle":"","parse-names":false,"suffix":""}],"container-title":"Indonesian Journal of Theology","id":"ITEM-1","issue":"1","issued":{"date-parts":[["2015"]]},"page":"77-93","title":"Menantang Paradigma Misi Kristen yang Bersifat Kognitif-Proposisional dengan Mengembangkan Pengetahuan Historis Misi","type":"article-journal","volume":"3"},"uris":["http://www.mendeley.com/documents/?uuid=2a6283d1-ac1c-4092-bb75-5804a4799ef0"]}],"mendeley":{"formattedCitation":"(Bangun 2015)","plainTextFormattedCitation":"(Bangun 2015)","previouslyFormattedCitation":"(Bangun 2015)"},"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Bangun 2015)</w:t>
      </w:r>
      <w:r w:rsidR="00D94A75">
        <w:rPr>
          <w:rStyle w:val="FootnoteReference"/>
          <w:rFonts w:ascii="Times New Roman" w:hAnsi="Times New Roman" w:cs="Times New Roman"/>
          <w:sz w:val="24"/>
          <w:szCs w:val="24"/>
        </w:rPr>
        <w:fldChar w:fldCharType="end"/>
      </w:r>
      <w:r w:rsidR="00AD5ADE">
        <w:rPr>
          <w:rFonts w:ascii="Times New Roman" w:hAnsi="Times New Roman" w:cs="Times New Roman"/>
          <w:sz w:val="24"/>
          <w:szCs w:val="24"/>
        </w:rPr>
        <w:t>.</w:t>
      </w:r>
      <w:r w:rsidR="007155E2" w:rsidRPr="0082714B">
        <w:rPr>
          <w:rFonts w:ascii="Times New Roman" w:hAnsi="Times New Roman" w:cs="Times New Roman"/>
          <w:sz w:val="24"/>
          <w:szCs w:val="24"/>
        </w:rPr>
        <w:t xml:space="preserve"> Terlebih dizaman era disrupsi masalah orang percaya lalai melakukan misi disebabkan terletak </w:t>
      </w:r>
      <w:r w:rsidR="00205012" w:rsidRPr="0082714B">
        <w:rPr>
          <w:rFonts w:ascii="Times New Roman" w:hAnsi="Times New Roman" w:cs="Times New Roman"/>
          <w:sz w:val="24"/>
          <w:szCs w:val="24"/>
        </w:rPr>
        <w:t>pada umat Tuhan yang tidak disiplin</w:t>
      </w:r>
      <w:r w:rsidR="007155E2" w:rsidRPr="0082714B">
        <w:rPr>
          <w:rFonts w:ascii="Times New Roman" w:hAnsi="Times New Roman" w:cs="Times New Roman"/>
          <w:sz w:val="24"/>
          <w:szCs w:val="24"/>
        </w:rPr>
        <w:t xml:space="preserve"> dalam kerohanian</w:t>
      </w:r>
      <w:r w:rsidR="00205012" w:rsidRPr="0082714B">
        <w:rPr>
          <w:rFonts w:ascii="Times New Roman" w:hAnsi="Times New Roman" w:cs="Times New Roman"/>
          <w:sz w:val="24"/>
          <w:szCs w:val="24"/>
        </w:rPr>
        <w:t>, tidak dimuridkan, tidak taat, dan yang mengabaikan Firman Tuhan</w:t>
      </w:r>
      <w:r w:rsidR="00AD5ADE">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Ogden","given":"Greg","non-dropping-particle":"","parse-names":false,"suffix":""}],"id":"ITEM-1","issued":{"date-parts":[["2014"]]},"publisher":"Perkantas Jawa Timur","publisher-place":"Surabaya","title":"Pemuridan yang Mengubahkan","type":"book"},"locator":"35","uris":["http://www.mendeley.com/documents/?uuid=93b40e88-af2e-436b-84a1-51c9537686ce"]}],"mendeley":{"formattedCitation":"(Ogden 2014:35)","plainTextFormattedCitation":"(Ogden 2014:35)","previouslyFormattedCitation":"(Ogden 2014:35)"},"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Ogden 2014:35)</w:t>
      </w:r>
      <w:r w:rsidR="00D94A75">
        <w:rPr>
          <w:rStyle w:val="FootnoteReference"/>
          <w:rFonts w:ascii="Times New Roman" w:hAnsi="Times New Roman" w:cs="Times New Roman"/>
          <w:sz w:val="24"/>
          <w:szCs w:val="24"/>
        </w:rPr>
        <w:fldChar w:fldCharType="end"/>
      </w:r>
      <w:r w:rsidR="00AD5ADE">
        <w:rPr>
          <w:rFonts w:ascii="Times New Roman" w:hAnsi="Times New Roman" w:cs="Times New Roman"/>
          <w:sz w:val="24"/>
          <w:szCs w:val="24"/>
        </w:rPr>
        <w:t>.</w:t>
      </w:r>
    </w:p>
    <w:p w:rsidR="00771BA3" w:rsidRPr="00771BA3" w:rsidRDefault="00BF1B24" w:rsidP="00771BA3">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E</w:t>
      </w:r>
      <w:r w:rsidR="00205012" w:rsidRPr="0082714B">
        <w:rPr>
          <w:rFonts w:ascii="Times New Roman" w:hAnsi="Times New Roman" w:cs="Times New Roman"/>
          <w:sz w:val="24"/>
          <w:szCs w:val="24"/>
        </w:rPr>
        <w:t>uangelizo atau kabar baik itu kemudian dipakai oleh orang Kristen untuk menjelaskan barita tentang Yesus Kristus (Luk. 2:10; Efesus 3:8; 1 Kor 15:1-11), yang disebut dengan Injil atau kabar baik tentang Yesus Kristus</w:t>
      </w:r>
      <w:r w:rsidR="00AD5ADE">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Tomatala","given":"Yakob","non-dropping-particle":"","parse-names":false,"suffix":""}],"id":"ITEM-1","issued":{"date-parts":[["2004"]]},"publisher":"gandum mas","publisher-place":"Malang","title":"Penginjilan Masa Kini 1","type":"book"},"locator":"24","uris":["http://www.mendeley.com/documents/?uuid=eb9abcf2-6534-4d32-99b0-67814575a2d9"]}],"mendeley":{"formattedCitation":"(Y. Tomatala 2004:24)","plainTextFormattedCitation":"(Y. Tomatala 2004:24)","previouslyFormattedCitation":"(Y. Tomatala 2004:24)"},"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Y. Tomatala 2004:24)</w:t>
      </w:r>
      <w:r w:rsidR="00D94A75">
        <w:rPr>
          <w:rStyle w:val="FootnoteReference"/>
          <w:rFonts w:ascii="Times New Roman" w:hAnsi="Times New Roman" w:cs="Times New Roman"/>
          <w:sz w:val="24"/>
          <w:szCs w:val="24"/>
        </w:rPr>
        <w:fldChar w:fldCharType="end"/>
      </w:r>
      <w:r w:rsidR="00AD5ADE">
        <w:rPr>
          <w:rFonts w:ascii="Times New Roman" w:hAnsi="Times New Roman" w:cs="Times New Roman"/>
          <w:sz w:val="24"/>
          <w:szCs w:val="24"/>
        </w:rPr>
        <w:t xml:space="preserve">. </w:t>
      </w:r>
      <w:r w:rsidRPr="0082714B">
        <w:rPr>
          <w:rFonts w:ascii="Times New Roman" w:hAnsi="Times New Roman" w:cs="Times New Roman"/>
          <w:sz w:val="24"/>
          <w:szCs w:val="24"/>
        </w:rPr>
        <w:t>Penginjilan juga b</w:t>
      </w:r>
      <w:r w:rsidR="00CB459D" w:rsidRPr="0082714B">
        <w:rPr>
          <w:rFonts w:ascii="Times New Roman" w:hAnsi="Times New Roman" w:cs="Times New Roman"/>
          <w:sz w:val="24"/>
          <w:szCs w:val="24"/>
        </w:rPr>
        <w:t xml:space="preserve">ukan lagi memaksakan kekristenan tetapi berupa undangan yang disertai hormat dan kasih </w:t>
      </w:r>
      <w:r w:rsidR="006C5997">
        <w:rPr>
          <w:rFonts w:ascii="Times New Roman" w:hAnsi="Times New Roman" w:cs="Times New Roman"/>
          <w:sz w:val="24"/>
          <w:szCs w:val="24"/>
        </w:rPr>
        <w:t xml:space="preserve">yang terbuka terhadap penolakan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Bangun","given":"Maraike Joanna Belle","non-dropping-particle":"","parse-names":false,"suffix":""}],"container-title":"Indonesian Journal of Theology","id":"ITEM-1","issue":"1","issued":{"date-parts":[["2015"]]},"page":"77-93","title":"Menantang Paradigma Misi Kristen yang Bersifat Kognitif-Proposisional dengan Mengembangkan Pengetahuan Historis Misi","type":"article-journal","volume":"3"},"uris":["http://www.mendeley.com/documents/?uuid=2a6283d1-ac1c-4092-bb75-5804a4799ef0"]}],"mendeley":{"formattedCitation":"(Bangun 2015)","plainTextFormattedCitation":"(Bangun 2015)","previouslyFormattedCitation":"(Bangun 2015)"},"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Bangun 2015)</w:t>
      </w:r>
      <w:r w:rsidR="00D94A75">
        <w:rPr>
          <w:rStyle w:val="FootnoteReference"/>
          <w:rFonts w:ascii="Times New Roman" w:hAnsi="Times New Roman" w:cs="Times New Roman"/>
          <w:sz w:val="24"/>
          <w:szCs w:val="24"/>
        </w:rPr>
        <w:fldChar w:fldCharType="end"/>
      </w:r>
      <w:r w:rsidR="006C5997">
        <w:rPr>
          <w:rFonts w:ascii="Times New Roman" w:hAnsi="Times New Roman" w:cs="Times New Roman"/>
          <w:sz w:val="24"/>
          <w:szCs w:val="24"/>
        </w:rPr>
        <w:t>.</w:t>
      </w:r>
      <w:r w:rsidR="00200777" w:rsidRPr="0082714B">
        <w:rPr>
          <w:rFonts w:ascii="Times New Roman" w:hAnsi="Times New Roman" w:cs="Times New Roman"/>
          <w:sz w:val="24"/>
          <w:szCs w:val="24"/>
        </w:rPr>
        <w:t xml:space="preserve"> </w:t>
      </w:r>
      <w:r w:rsidR="00F6228B" w:rsidRPr="0082714B">
        <w:rPr>
          <w:rFonts w:ascii="Times New Roman" w:hAnsi="Times New Roman" w:cs="Times New Roman"/>
          <w:sz w:val="24"/>
          <w:szCs w:val="24"/>
        </w:rPr>
        <w:t>Paradigma misi ‘modern’ sangat dipengaruhi oleh pikiran Pencerahan</w:t>
      </w:r>
      <w:r w:rsidR="00AD5ADE">
        <w:rPr>
          <w:rFonts w:ascii="Times New Roman" w:hAnsi="Times New Roman" w:cs="Times New Roman"/>
          <w:sz w:val="24"/>
          <w:szCs w:val="24"/>
        </w:rPr>
        <w:t xml:space="preserve"> </w:t>
      </w:r>
      <w:r w:rsidR="00AD5ADE">
        <w:rPr>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In the sixties of the twentieth century the mission concept of the church changed. The modern concept of the Enlightenment no salvation outside the church was changed into the post-modern concept that the church has to be a sign of salvation, of the Kingdom of God. God wants all people to be saved, so the church has to search for signs of salvation in this world. The church as the people of God is wandering in this world on her search for the Kingdom of God. One universal church changed in a universal church which consists of local churches in their own contexts. The local churches are inter-related. Mission is the mission of God (missio Dei), based on the Trinity: to save the world the Father has sent the Son, and the Son and the Father sent the Holy Spirit to guide the church in her task to become a sign of the present and coming Kingdom of God, to participate in the salvation history of God. To incarnate herself in the Asian context the mean task of the church is a threefold dialogue: the dialogue with the poverty, the dialogue with cultures and the dialogue with people of other religions and convictions. According to Amaladoss the church can inspire also non Christians to participate as fellows in the search for the Kingdom of God, because the Holy Spirit of God is also working in them. The urgent mission of the followers of Jesus in Asia is to bring the Good News as Jesus did by emptying Himself and becoming a Servant. The church has the difficult and often painful task to present the presence of God within the contexts where she lives: the different cultures, religions and often grinding poverty. Hopefully the church can become a sign of peace and harmony within the Asian context, a sign that God will become all in all.","author":[{"dropping-particle":"de","family":"Jong","given":"Kees","non-dropping-particle":"","parse-names":false,"suffix":""}],"container-title":"Gema Teologi","id":"ITEM-1","issue":"http://journal-theo.ukdw.ac.id/index.php/gema/issue/view/5","issued":{"date-parts":[["2007"]]},"title":"Misiologi Dari Perspektif Teologi Kontekstual","type":"article-journal","volume":"31"},"uris":["http://www.mendeley.com/documents/?uuid=6d2d0403-281b-402b-a202-41485f8447bd"]}],"mendeley":{"formattedCitation":"(Jong 2007)","plainTextFormattedCitation":"(Jong 2007)"},"properties":{"noteIndex":0},"schema":"https://github.com/citation-style-language/schema/raw/master/csl-citation.json"}</w:instrText>
      </w:r>
      <w:r w:rsidR="00AD5ADE">
        <w:rPr>
          <w:rFonts w:ascii="Times New Roman" w:hAnsi="Times New Roman" w:cs="Times New Roman"/>
          <w:sz w:val="24"/>
          <w:szCs w:val="24"/>
        </w:rPr>
        <w:fldChar w:fldCharType="separate"/>
      </w:r>
      <w:r w:rsidR="00AD5ADE" w:rsidRPr="00AD5ADE">
        <w:rPr>
          <w:rFonts w:ascii="Times New Roman" w:hAnsi="Times New Roman" w:cs="Times New Roman"/>
          <w:noProof/>
          <w:sz w:val="24"/>
          <w:szCs w:val="24"/>
        </w:rPr>
        <w:t>(Jong 2007)</w:t>
      </w:r>
      <w:r w:rsidR="00AD5ADE">
        <w:rPr>
          <w:rFonts w:ascii="Times New Roman" w:hAnsi="Times New Roman" w:cs="Times New Roman"/>
          <w:sz w:val="24"/>
          <w:szCs w:val="24"/>
        </w:rPr>
        <w:fldChar w:fldCharType="end"/>
      </w:r>
      <w:r w:rsidR="00AD5ADE">
        <w:rPr>
          <w:rFonts w:ascii="Times New Roman" w:hAnsi="Times New Roman" w:cs="Times New Roman"/>
          <w:sz w:val="24"/>
          <w:szCs w:val="24"/>
        </w:rPr>
        <w:t>.</w:t>
      </w:r>
      <w:r w:rsidR="00F6228B" w:rsidRPr="0082714B">
        <w:rPr>
          <w:rFonts w:ascii="Times New Roman" w:hAnsi="Times New Roman" w:cs="Times New Roman"/>
          <w:b/>
          <w:color w:val="FF0000"/>
          <w:sz w:val="24"/>
          <w:szCs w:val="24"/>
        </w:rPr>
        <w:t xml:space="preserve"> </w:t>
      </w:r>
      <w:r w:rsidR="00F6228B" w:rsidRPr="0082714B">
        <w:rPr>
          <w:rFonts w:ascii="Times New Roman" w:hAnsi="Times New Roman" w:cs="Times New Roman"/>
          <w:sz w:val="24"/>
          <w:szCs w:val="24"/>
        </w:rPr>
        <w:t>paradigma ‘modern’ tujuan utama misi adalah penambahan anggota gereja, church growth.</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In the sixties of the twentieth century the mission concept of the church changed. The modern concept of the Enlightenment no salvation outside the church was changed into the post-modern concept that the church has to be a sign of salvation, of the Kingdom of God. God wants all people to be saved, so the church has to search for signs of salvation in this world. The church as the people of God is wandering in this world on her search for the Kingdom of God. One universal church changed in a universal church which consists of local churches in their own contexts. The local churches are inter-related. Mission is the mission of God (missio Dei), based on the Trinity: to save the world the Father has sent the Son, and the Son and the Father sent the Holy Spirit to guide the church in her task to become a sign of the present and coming Kingdom of God, to participate in the salvation history of God. To incarnate herself in the Asian context the mean task of the church is a threefold dialogue: the dialogue with the poverty, the dialogue with cultures and the dialogue with people of other religions and convictions. According to Amaladoss the church can inspire also non Christians to participate as fellows in the search for the Kingdom of God, because the Holy Spirit of God is also working in them. The urgent mission of the followers of Jesus in Asia is to bring the Good News as Jesus did by emptying Himself and becoming a Servant. The church has the difficult and often painful task to present the presence of God within the contexts where she lives: the different cultures, religions and often grinding poverty. Hopefully the church can become a sign of peace and harmony within the Asian context, a sign that God will become all in all.","author":[{"dropping-particle":"de","family":"Jong","given":"Kees","non-dropping-particle":"","parse-names":false,"suffix":""}],"container-title":"Gema Teologi","id":"ITEM-1","issue":"http://journal-theo.ukdw.ac.id/index.php/gema/issue/view/5","issued":{"date-parts":[["2007"]]},"title":"Misiologi Dari Perspektif Teologi Kontekstual","type":"article-journal","volume":"31"},"uris":["http://www.mendeley.com/documents/?uuid=6d2d0403-281b-402b-a202-41485f8447bd"]}],"mendeley":{"formattedCitation":"(Jong 2007)","plainTextFormattedCitation":"(Jong 2007)","previouslyFormattedCitation":"(Jong 200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Jong 2007)</w:t>
      </w:r>
      <w:r w:rsidR="00D94A75">
        <w:rPr>
          <w:rStyle w:val="FootnoteReference"/>
          <w:rFonts w:ascii="Times New Roman" w:hAnsi="Times New Roman" w:cs="Times New Roman"/>
          <w:sz w:val="24"/>
          <w:szCs w:val="24"/>
        </w:rPr>
        <w:fldChar w:fldCharType="end"/>
      </w:r>
      <w:r w:rsidR="00F62BBE" w:rsidRPr="0082714B">
        <w:rPr>
          <w:rFonts w:ascii="Times New Roman" w:hAnsi="Times New Roman" w:cs="Times New Roman"/>
          <w:sz w:val="24"/>
          <w:szCs w:val="24"/>
        </w:rPr>
        <w:t xml:space="preserve"> Namun kenyataannya yang terjadi dalam gereja atau persekutuan bahkan dalam diri orang percaya secara pribadi terjadi gejala banyak yang mengaku Kristen, tetapi enggan untuk melakukan Amanat Agung</w:t>
      </w:r>
      <w:r w:rsidR="000558AB">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Arifianto","given":"Yonatan Alex","non-dropping-particle":"","parse-names":false,"suffix":""},{"dropping-particle":"","family":"Triposa","given":"Reni","non-dropping-particle":"","parse-names":false,"suffix":""},{"dropping-particle":"","family":"Lembongan","given":"Paulus Karaeng","non-dropping-particle":"","parse-names":false,"suffix":""}],"container-title":"DIEGESIS Jurnal Teologi","id":"ITEM-1","issue":"25-42","issued":{"date-parts":[["2020"]]},"title":"Bible Study of Mission and Discipleship in the Great Commission and Its Implications for Today's Christian Life","type":"article-journal","volume":"5"},"uris":["http://www.mendeley.com/documents/?uuid=806fa61d-204a-47ca-a077-7951bdc0be2e"]}],"mendeley":{"formattedCitation":"(Arifianto, Triposa, and Lembongan 2020)","plainTextFormattedCitation":"(Arifianto, Triposa, and Lembongan 2020)","previouslyFormattedCitation":"(Arifianto, Triposa, and Lembongan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Arifianto, Triposa, and Lembongan 2020)</w:t>
      </w:r>
      <w:r w:rsidR="00D94A75">
        <w:rPr>
          <w:rStyle w:val="FootnoteReference"/>
          <w:rFonts w:ascii="Times New Roman" w:hAnsi="Times New Roman" w:cs="Times New Roman"/>
          <w:sz w:val="24"/>
          <w:szCs w:val="24"/>
        </w:rPr>
        <w:fldChar w:fldCharType="end"/>
      </w:r>
      <w:r w:rsidR="000558AB">
        <w:rPr>
          <w:rFonts w:ascii="Times New Roman" w:hAnsi="Times New Roman" w:cs="Times New Roman"/>
          <w:sz w:val="24"/>
          <w:szCs w:val="24"/>
        </w:rPr>
        <w:t xml:space="preserve">. </w:t>
      </w:r>
      <w:r w:rsidR="008C53DC" w:rsidRPr="0082714B">
        <w:rPr>
          <w:rFonts w:ascii="Times New Roman" w:hAnsi="Times New Roman" w:cs="Times New Roman"/>
          <w:sz w:val="24"/>
          <w:szCs w:val="24"/>
        </w:rPr>
        <w:t>Hal itu akibat k</w:t>
      </w:r>
      <w:r w:rsidR="00A63907" w:rsidRPr="0082714B">
        <w:rPr>
          <w:rFonts w:ascii="Times New Roman" w:hAnsi="Times New Roman" w:cs="Times New Roman"/>
          <w:sz w:val="24"/>
          <w:szCs w:val="24"/>
        </w:rPr>
        <w:t>etidak</w:t>
      </w:r>
      <w:r w:rsidR="008C53DC" w:rsidRPr="0082714B">
        <w:rPr>
          <w:rFonts w:ascii="Times New Roman" w:hAnsi="Times New Roman" w:cs="Times New Roman"/>
          <w:sz w:val="24"/>
          <w:szCs w:val="24"/>
        </w:rPr>
        <w:t xml:space="preserve"> </w:t>
      </w:r>
      <w:r w:rsidR="00A63907" w:rsidRPr="0082714B">
        <w:rPr>
          <w:rFonts w:ascii="Times New Roman" w:hAnsi="Times New Roman" w:cs="Times New Roman"/>
          <w:sz w:val="24"/>
          <w:szCs w:val="24"/>
        </w:rPr>
        <w:t xml:space="preserve">dewasaan rohani </w:t>
      </w:r>
      <w:r w:rsidR="008C53DC" w:rsidRPr="0082714B">
        <w:rPr>
          <w:rFonts w:ascii="Times New Roman" w:hAnsi="Times New Roman" w:cs="Times New Roman"/>
          <w:sz w:val="24"/>
          <w:szCs w:val="24"/>
        </w:rPr>
        <w:t xml:space="preserve">yang </w:t>
      </w:r>
      <w:r w:rsidR="00A63907" w:rsidRPr="0082714B">
        <w:rPr>
          <w:rFonts w:ascii="Times New Roman" w:hAnsi="Times New Roman" w:cs="Times New Roman"/>
          <w:sz w:val="24"/>
          <w:szCs w:val="24"/>
        </w:rPr>
        <w:t>dapat mengakibatkan orang tida</w:t>
      </w:r>
      <w:r w:rsidR="008C53DC" w:rsidRPr="0082714B">
        <w:rPr>
          <w:rFonts w:ascii="Times New Roman" w:hAnsi="Times New Roman" w:cs="Times New Roman"/>
          <w:sz w:val="24"/>
          <w:szCs w:val="24"/>
        </w:rPr>
        <w:t xml:space="preserve">k menjadi pelaku Firman, dan </w:t>
      </w:r>
      <w:r w:rsidR="00A63907" w:rsidRPr="0082714B">
        <w:rPr>
          <w:rFonts w:ascii="Times New Roman" w:hAnsi="Times New Roman" w:cs="Times New Roman"/>
          <w:sz w:val="24"/>
          <w:szCs w:val="24"/>
        </w:rPr>
        <w:t>menggambarkan orang yang tidak memahami ajaran tentang kebenaran</w:t>
      </w:r>
      <w:r w:rsidR="000558AB">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Arifianto","given":"Yonatan Alex","non-dropping-particle":"","parse-names":false,"suffix":""}],"container-title":"JURNAL TERUNA BHAKTI","id":"ITEM-1","issue":"1","issued":{"date-parts":[["2020"]]},"page":"12-24","title":"Kajian Biblikal tentang Manusia Rohani dan Manusia Duniawi","type":"article-journal","volume":"3"},"uris":["http://www.mendeley.com/documents/?uuid=afe75b44-2c4c-4407-a81f-412619dee3a2"]}],"mendeley":{"formattedCitation":"(Y. A. Arifianto 2020)","plainTextFormattedCitation":"(Y. A. Arifianto 2020)","previouslyFormattedCitation":"(Y. A. Arifianto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Y. A. Arifianto 2020)</w:t>
      </w:r>
      <w:r w:rsidR="00D94A75">
        <w:rPr>
          <w:rStyle w:val="FootnoteReference"/>
          <w:rFonts w:ascii="Times New Roman" w:hAnsi="Times New Roman" w:cs="Times New Roman"/>
          <w:sz w:val="24"/>
          <w:szCs w:val="24"/>
        </w:rPr>
        <w:fldChar w:fldCharType="end"/>
      </w:r>
      <w:r w:rsidR="000558AB">
        <w:rPr>
          <w:rFonts w:ascii="Times New Roman" w:hAnsi="Times New Roman" w:cs="Times New Roman"/>
          <w:sz w:val="24"/>
          <w:szCs w:val="24"/>
        </w:rPr>
        <w:t>.</w:t>
      </w:r>
      <w:r w:rsidR="00B73C33" w:rsidRPr="0082714B">
        <w:rPr>
          <w:rFonts w:ascii="Times New Roman" w:hAnsi="Times New Roman" w:cs="Times New Roman"/>
          <w:sz w:val="24"/>
          <w:szCs w:val="24"/>
        </w:rPr>
        <w:t xml:space="preserve"> Sehingga pemahaman yang salah terhadap karya Tuhan dan misi yang mengikuti untuk membawa jiwa-jiwa bagi Tuhan akan semakin tereduksi.</w:t>
      </w:r>
      <w:r w:rsidR="0082714B" w:rsidRPr="0082714B">
        <w:rPr>
          <w:rFonts w:ascii="Times New Roman" w:hAnsi="Times New Roman" w:cs="Times New Roman"/>
          <w:sz w:val="24"/>
          <w:szCs w:val="24"/>
        </w:rPr>
        <w:t xml:space="preserve">  Bahkan dalam diri orang percaya secara pribadi terjadi fenomena  banyak yang mengaku Kristen, tetapi enggan untuk melakukan Amanat Agung maupun untuk memuridkan</w:t>
      </w:r>
      <w:r w:rsidR="000558AB">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Arifianto","given":"Yonatan Alex","non-dropping-particle":"","parse-names":false,"suffix":""},{"dropping-particle":"","family":"Triposa","given":"Reni","non-dropping-particle":"","parse-names":false,"suffix":""},{"dropping-particle":"","family":"Lembongan","given":"Paulus Karaeng","non-dropping-particle":"","parse-names":false,"suffix":""}],"container-title":"DIEGESIS Jurnal Teologi","id":"ITEM-1","issue":"25-42","issued":{"date-parts":[["2020"]]},"title":"Bible Study of Mission and Discipleship in the Great Commission and Its Implications for Today's Christian Life","type":"article-journal","volume":"5"},"uris":["http://www.mendeley.com/documents/?uuid=806fa61d-204a-47ca-a077-7951bdc0be2e"]}],"mendeley":{"formattedCitation":"(Arifianto et al. 2020)","plainTextFormattedCitation":"(Arifianto et al. 2020)","previouslyFormattedCitation":"(Arifianto et al.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Arifianto et al. 2020)</w:t>
      </w:r>
      <w:r w:rsidR="00D94A75">
        <w:rPr>
          <w:rStyle w:val="FootnoteReference"/>
          <w:rFonts w:ascii="Times New Roman" w:hAnsi="Times New Roman" w:cs="Times New Roman"/>
          <w:sz w:val="24"/>
          <w:szCs w:val="24"/>
        </w:rPr>
        <w:fldChar w:fldCharType="end"/>
      </w:r>
      <w:r w:rsidR="000558AB">
        <w:rPr>
          <w:rFonts w:ascii="Times New Roman" w:hAnsi="Times New Roman" w:cs="Times New Roman"/>
          <w:sz w:val="24"/>
          <w:szCs w:val="24"/>
        </w:rPr>
        <w:t>.</w:t>
      </w:r>
      <w:r w:rsidR="00771BA3">
        <w:rPr>
          <w:rFonts w:ascii="Times New Roman" w:hAnsi="Times New Roman" w:cs="Times New Roman"/>
          <w:sz w:val="24"/>
          <w:szCs w:val="24"/>
        </w:rPr>
        <w:t xml:space="preserve"> </w:t>
      </w:r>
      <w:r w:rsidR="00771BA3" w:rsidRPr="00771BA3">
        <w:rPr>
          <w:rFonts w:ascii="Times New Roman" w:hAnsi="Times New Roman" w:cs="Times New Roman"/>
          <w:sz w:val="24"/>
          <w:szCs w:val="24"/>
        </w:rPr>
        <w:t>Dalam praktik bermisi, keterlibatan orang-orang percaya dan gereja-gereja masih</w:t>
      </w:r>
    </w:p>
    <w:p w:rsidR="00F6228B" w:rsidRPr="000558AB" w:rsidRDefault="00771BA3" w:rsidP="00435D5E">
      <w:pPr>
        <w:spacing w:after="0" w:line="240" w:lineRule="auto"/>
        <w:jc w:val="both"/>
        <w:rPr>
          <w:rFonts w:ascii="Times New Roman" w:hAnsi="Times New Roman" w:cs="Times New Roman"/>
          <w:sz w:val="24"/>
          <w:szCs w:val="24"/>
        </w:rPr>
      </w:pPr>
      <w:r w:rsidRPr="00771BA3">
        <w:rPr>
          <w:rFonts w:ascii="Times New Roman" w:hAnsi="Times New Roman" w:cs="Times New Roman"/>
          <w:sz w:val="24"/>
          <w:szCs w:val="24"/>
        </w:rPr>
        <w:t>jauh dari yang diharapkan. Ada saja penghalang yang menghambat berjalannya pekerjaan misi ini</w:t>
      </w:r>
      <w:r w:rsidR="000558AB">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Listari","given":"","non-dropping-particle":"","parse-names":false,"suffix":""},{"dropping-particle":"","family":"Arifianto","given":"Yonatan Alex","non-dropping-particle":"","parse-names":false,"suffix":""}],"container-title":"Gracia Deo","id":"ITEM-1","issue":"1","issued":{"date-parts":[["2020"]]},"page":"42-55","title":"Prinsip-prinsip Misi dari Teks Amanat Agung bagi Pelaksanaan Misi Gereja Masa Kini","type":"article-journal","volume":"3"},"uris":["http://www.mendeley.com/documents/?uuid=9856c5e8-f252-4b80-a132-ba4f990cd420"]}],"mendeley":{"formattedCitation":"(Listari and Arifianto 2020)","plainTextFormattedCitation":"(Listari and Arifianto 2020)","previouslyFormattedCitation":"(Listari and Arifianto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Listari and Arifianto 2020)</w:t>
      </w:r>
      <w:r w:rsidR="00D94A75">
        <w:rPr>
          <w:rStyle w:val="FootnoteReference"/>
          <w:rFonts w:ascii="Times New Roman" w:hAnsi="Times New Roman" w:cs="Times New Roman"/>
          <w:sz w:val="24"/>
          <w:szCs w:val="24"/>
        </w:rPr>
        <w:fldChar w:fldCharType="end"/>
      </w:r>
      <w:r w:rsidR="000558AB">
        <w:rPr>
          <w:rFonts w:ascii="Times New Roman" w:hAnsi="Times New Roman" w:cs="Times New Roman"/>
          <w:sz w:val="24"/>
          <w:szCs w:val="24"/>
        </w:rPr>
        <w:t>.</w:t>
      </w:r>
      <w:r>
        <w:rPr>
          <w:rFonts w:ascii="Times New Roman" w:hAnsi="Times New Roman" w:cs="Times New Roman"/>
          <w:sz w:val="24"/>
          <w:szCs w:val="24"/>
        </w:rPr>
        <w:t xml:space="preserve"> </w:t>
      </w:r>
      <w:r w:rsidRPr="00771BA3">
        <w:rPr>
          <w:rFonts w:ascii="Times New Roman" w:hAnsi="Times New Roman" w:cs="Times New Roman"/>
          <w:sz w:val="24"/>
          <w:szCs w:val="24"/>
        </w:rPr>
        <w:t xml:space="preserve">Alasan klasik yang </w:t>
      </w:r>
      <w:r>
        <w:rPr>
          <w:rFonts w:ascii="Times New Roman" w:hAnsi="Times New Roman" w:cs="Times New Roman"/>
          <w:sz w:val="24"/>
          <w:szCs w:val="24"/>
        </w:rPr>
        <w:t xml:space="preserve">sering </w:t>
      </w:r>
      <w:r w:rsidRPr="00771BA3">
        <w:rPr>
          <w:rFonts w:ascii="Times New Roman" w:hAnsi="Times New Roman" w:cs="Times New Roman"/>
          <w:sz w:val="24"/>
          <w:szCs w:val="24"/>
        </w:rPr>
        <w:t>dikemukakan adalah perasaan sebagai minoritas menghinggapi oran</w:t>
      </w:r>
      <w:r w:rsidR="00077DA8">
        <w:rPr>
          <w:rFonts w:ascii="Times New Roman" w:hAnsi="Times New Roman" w:cs="Times New Roman"/>
          <w:sz w:val="24"/>
          <w:szCs w:val="24"/>
        </w:rPr>
        <w:t>g percaya.</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Ambarita","given":"Darsono","non-dropping-particle":"","parse-names":false,"suffix":""}],"id":"ITEM-1","issued":{"date-parts":[["2018"]]},"publisher":"Pelita Kebenaran Press","publisher-place":"Medan","title":"Perspektif Misi dalam Perjanjian Lama dan Perjanjian Baru","type":"book"},"uris":["http://www.mendeley.com/documents/?uuid=7f716189-2139-48e4-82b2-26331c0f220d"]}],"mendeley":{"formattedCitation":"(Ambarita 2018)","plainTextFormattedCitation":"(Ambarita 2018)","previouslyFormattedCitation":"(Ambarita 2018)"},"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Ambarita 2018)</w:t>
      </w:r>
      <w:r w:rsidR="00D94A75">
        <w:rPr>
          <w:rStyle w:val="FootnoteReference"/>
          <w:rFonts w:ascii="Times New Roman" w:hAnsi="Times New Roman" w:cs="Times New Roman"/>
          <w:sz w:val="24"/>
          <w:szCs w:val="24"/>
        </w:rPr>
        <w:fldChar w:fldCharType="end"/>
      </w:r>
      <w:r w:rsidR="00077DA8">
        <w:rPr>
          <w:rFonts w:ascii="Times New Roman" w:hAnsi="Times New Roman" w:cs="Times New Roman"/>
          <w:sz w:val="24"/>
          <w:szCs w:val="24"/>
        </w:rPr>
        <w:t xml:space="preserve"> Sehingga dalam pergaulan dalam </w:t>
      </w:r>
      <w:r w:rsidR="00077DA8">
        <w:rPr>
          <w:rFonts w:ascii="Times New Roman" w:hAnsi="Times New Roman" w:cs="Times New Roman"/>
          <w:sz w:val="24"/>
          <w:szCs w:val="24"/>
        </w:rPr>
        <w:lastRenderedPageBreak/>
        <w:t xml:space="preserve">bermasyarakat menjadi enggan dan takut. Paradigma seperti inilah yang salah dan harus dibenarkan </w:t>
      </w:r>
      <w:r w:rsidR="00B30D20">
        <w:rPr>
          <w:rFonts w:ascii="Times New Roman" w:hAnsi="Times New Roman" w:cs="Times New Roman"/>
          <w:sz w:val="24"/>
          <w:szCs w:val="24"/>
        </w:rPr>
        <w:t>dengan membawa seluruh pemahamannya tentang misi dalam bingkai kebenaran Alkitab.</w:t>
      </w:r>
      <w:r w:rsidR="00435D5E" w:rsidRPr="00435D5E">
        <w:rPr>
          <w:rFonts w:ascii="Times New Roman" w:hAnsi="Times New Roman"/>
          <w:sz w:val="24"/>
          <w:szCs w:val="24"/>
          <w:lang w:val="id-ID" w:eastAsia="id-ID"/>
        </w:rPr>
        <w:t xml:space="preserve"> </w:t>
      </w:r>
      <w:r w:rsidR="00435D5E">
        <w:rPr>
          <w:rFonts w:ascii="Times New Roman" w:hAnsi="Times New Roman"/>
          <w:sz w:val="24"/>
          <w:szCs w:val="24"/>
          <w:lang w:eastAsia="id-ID"/>
        </w:rPr>
        <w:t>Sebab i</w:t>
      </w:r>
      <w:r w:rsidR="00435D5E" w:rsidRPr="001F3691">
        <w:rPr>
          <w:rFonts w:ascii="Times New Roman" w:hAnsi="Times New Roman"/>
          <w:sz w:val="24"/>
          <w:szCs w:val="24"/>
          <w:lang w:val="id-ID" w:eastAsia="id-ID"/>
        </w:rPr>
        <w:t>mpli</w:t>
      </w:r>
      <w:r w:rsidR="00435D5E">
        <w:rPr>
          <w:rFonts w:ascii="Times New Roman" w:hAnsi="Times New Roman"/>
          <w:sz w:val="24"/>
          <w:szCs w:val="24"/>
          <w:lang w:val="id-ID" w:eastAsia="id-ID"/>
        </w:rPr>
        <w:t>kasi  amanat Agung  bagi  orang percaya</w:t>
      </w:r>
      <w:r w:rsidR="00435D5E" w:rsidRPr="001F3691">
        <w:rPr>
          <w:rFonts w:ascii="Times New Roman" w:hAnsi="Times New Roman"/>
          <w:sz w:val="24"/>
          <w:szCs w:val="24"/>
          <w:lang w:val="id-ID" w:eastAsia="id-ID"/>
        </w:rPr>
        <w:t xml:space="preserve"> </w:t>
      </w:r>
      <w:r w:rsidR="00435D5E">
        <w:rPr>
          <w:rFonts w:ascii="Times New Roman" w:hAnsi="Times New Roman"/>
          <w:sz w:val="24"/>
          <w:szCs w:val="24"/>
          <w:lang w:val="id-ID" w:eastAsia="id-ID"/>
        </w:rPr>
        <w:t xml:space="preserve"> pada  masa </w:t>
      </w:r>
      <w:r w:rsidR="00435D5E" w:rsidRPr="001F3691">
        <w:rPr>
          <w:rFonts w:ascii="Times New Roman" w:hAnsi="Times New Roman"/>
          <w:sz w:val="24"/>
          <w:szCs w:val="24"/>
          <w:lang w:val="id-ID" w:eastAsia="id-ID"/>
        </w:rPr>
        <w:t xml:space="preserve">  melakukan  tugas  pewartaan  kabar baik untuk  membawa shalom dan sukacita keselamatan yang  akhirnya  setiap orang   yang   dilayani   dapat   men</w:t>
      </w:r>
      <w:r w:rsidR="00435D5E">
        <w:rPr>
          <w:rFonts w:ascii="Times New Roman" w:hAnsi="Times New Roman"/>
          <w:sz w:val="24"/>
          <w:szCs w:val="24"/>
          <w:lang w:val="id-ID" w:eastAsia="id-ID"/>
        </w:rPr>
        <w:t>jadi   bagian   dari komunitas gereja atau komunita iman lainnya</w:t>
      </w:r>
      <w:r w:rsidR="000558AB">
        <w:rPr>
          <w:rFonts w:ascii="Times New Roman" w:hAnsi="Times New Roman"/>
          <w:sz w:val="24"/>
          <w:szCs w:val="24"/>
          <w:lang w:eastAsia="id-ID"/>
        </w:rPr>
        <w:t xml:space="preserve"> </w:t>
      </w:r>
      <w:r w:rsidR="00D94A75">
        <w:rPr>
          <w:rStyle w:val="FootnoteReference"/>
          <w:rFonts w:ascii="Times New Roman" w:hAnsi="Times New Roman"/>
          <w:sz w:val="24"/>
          <w:szCs w:val="24"/>
          <w:lang w:val="id-ID" w:eastAsia="id-ID"/>
        </w:rPr>
        <w:fldChar w:fldCharType="begin" w:fldLock="1"/>
      </w:r>
      <w:r w:rsidR="00AD5ADE">
        <w:rPr>
          <w:rFonts w:ascii="Times New Roman" w:hAnsi="Times New Roman"/>
          <w:sz w:val="24"/>
          <w:szCs w:val="24"/>
          <w:lang w:val="id-ID" w:eastAsia="id-ID"/>
        </w:rPr>
        <w:instrText>ADDIN CSL_CITATION {"citationItems":[{"id":"ITEM-1","itemData":{"DOI":"10.46445/ejti.v3i2.138","ISSN":"2548-7868","abstract":"Make Disciples: The Duty of Church Discipleship According to Matthew 28: 18-20. This article discusses the task of church discipleship according to Matthew 28: 18-20. The author conducted a literature study to understand the intent of Matthew 28: 18-20 and to carry out the construction of the task of discipleship in the church. The task of discipleship, Jesus addressed his disciples, then proceeded to their successors who lived in a community of faith to carry out the task of discipleship. In the task of discipleship, the community of faith in a church as an institution takes action to proclaim the good news so that every nation can be part of a community of faith in Jesus Christ. In discipleship, everyone who enters the community of faith in Christ is accepted without distinction, because this task is a multicultural task. Teaching is an important part of the discipleship task. Teaching is done in order to strengthen new believers or new students enter the community of faith in Jesus, then they become disciples of the Lord Jesus who can be sent to disciple others. Jadikanlah Murid: Tugas Pemuridan Gereja Menurut Matius 28:18-20. Artikel ini membahas tentang tugas pemuridan gereja menurut Matius 28:18-20. Penulis melakukan studi pustaka untuk memahami maksud Matius 28:18-20 dan melakukan konstruksi tugas pemuridan gereja. Tugas pemuridan, Yesus tujukan kepada para murid-murid-Nya, kemudian dilanjutkan oleh pada penerus mereka yang hidup dalam sebuah komunitas iman untuk menjalankan tugas pemuridan tersebut. Dalam tugas pemuridan, komunitas iman dalam sebuah gereja sebagai suatu institusi melakukan tindakan pergi untuk mewartakan kabar baik sehingga setiap bangsa dapat menjadi bagian dari komunitas iman pada Yesus Kristus. Dalam pemuridan, setiap orang yang masuk dalam komunitas iman pada Kristus, diterima dengan tanpa membedakan mereka, sebab tugas ini adalah tugas yang multikultural. Pengajaran merupakan bagian penting dalam tugas pemuridan. Pengajaran dilakukan agar dapat memantapkan orang-orang yang baru percaya atau murid-murid baru masuk ke dalam komunitas iman pada Yesus, kemudian mereka menjadi murid Tuhan Yesus yang dapat diutus untuk memuridkan orang lain.","author":[{"dropping-particle":"","family":"Darmawan","given":"I Putu Ayub","non-dropping-particle":"","parse-names":false,"suffix":""}],"container-title":"Evangelikal: Jurnal Teologi Injili dan Pembinaan Warga Jemaat","id":"ITEM-1","issue":"2","issued":{"date-parts":[["2019"]]},"page":"144","title":"Jadikanlah Murid: Tugas Pemuridan Gereja Menurut Matius 28:18-20","type":"article-journal","volume":"3"},"uris":["http://www.mendeley.com/documents/?uuid=7edeaf1f-09c6-457e-be65-b3aef754ed98","http://www.mendeley.com/documents/?uuid=8b798b73-10fa-4a64-b3af-b16d550d69ea"]}],"mendeley":{"formattedCitation":"(Darmawan 2019)","plainTextFormattedCitation":"(Darmawan 2019)","previouslyFormattedCitation":"(Darmawan 2019)"},"properties":{"noteIndex":0},"schema":"https://github.com/citation-style-language/schema/raw/master/csl-citation.json"}</w:instrText>
      </w:r>
      <w:r w:rsidR="00D94A75">
        <w:rPr>
          <w:rStyle w:val="FootnoteReference"/>
          <w:rFonts w:ascii="Times New Roman" w:hAnsi="Times New Roman"/>
          <w:sz w:val="24"/>
          <w:szCs w:val="24"/>
          <w:lang w:val="id-ID" w:eastAsia="id-ID"/>
        </w:rPr>
        <w:fldChar w:fldCharType="separate"/>
      </w:r>
      <w:r w:rsidR="00D94A75" w:rsidRPr="00D94A75">
        <w:rPr>
          <w:rFonts w:ascii="Times New Roman" w:hAnsi="Times New Roman"/>
          <w:bCs/>
          <w:noProof/>
          <w:sz w:val="24"/>
          <w:szCs w:val="24"/>
          <w:lang w:eastAsia="id-ID"/>
        </w:rPr>
        <w:t>(Darmawan 2019)</w:t>
      </w:r>
      <w:r w:rsidR="00D94A75">
        <w:rPr>
          <w:rStyle w:val="FootnoteReference"/>
          <w:rFonts w:ascii="Times New Roman" w:hAnsi="Times New Roman"/>
          <w:sz w:val="24"/>
          <w:szCs w:val="24"/>
          <w:lang w:val="id-ID" w:eastAsia="id-ID"/>
        </w:rPr>
        <w:fldChar w:fldCharType="end"/>
      </w:r>
      <w:r w:rsidR="000558AB">
        <w:rPr>
          <w:rFonts w:ascii="Times New Roman" w:hAnsi="Times New Roman"/>
          <w:sz w:val="24"/>
          <w:szCs w:val="24"/>
          <w:lang w:eastAsia="id-ID"/>
        </w:rPr>
        <w:t>.</w:t>
      </w:r>
    </w:p>
    <w:p w:rsidR="00263196" w:rsidRPr="0082714B" w:rsidRDefault="00263196" w:rsidP="00F6228B">
      <w:pPr>
        <w:spacing w:after="0" w:line="240" w:lineRule="auto"/>
        <w:jc w:val="both"/>
        <w:rPr>
          <w:rFonts w:ascii="Times New Roman" w:hAnsi="Times New Roman" w:cs="Times New Roman"/>
          <w:sz w:val="24"/>
          <w:szCs w:val="24"/>
        </w:rPr>
      </w:pPr>
    </w:p>
    <w:p w:rsidR="009A7BB6" w:rsidRPr="0082714B" w:rsidRDefault="004324E7" w:rsidP="003F51CA">
      <w:pPr>
        <w:spacing w:after="0" w:line="240" w:lineRule="auto"/>
        <w:jc w:val="both"/>
        <w:rPr>
          <w:rFonts w:ascii="Times New Roman" w:hAnsi="Times New Roman" w:cs="Times New Roman"/>
          <w:b/>
          <w:i/>
          <w:sz w:val="24"/>
          <w:szCs w:val="24"/>
        </w:rPr>
      </w:pPr>
      <w:r w:rsidRPr="0082714B">
        <w:rPr>
          <w:rFonts w:ascii="Times New Roman" w:hAnsi="Times New Roman" w:cs="Times New Roman"/>
          <w:b/>
          <w:i/>
          <w:sz w:val="24"/>
          <w:szCs w:val="24"/>
        </w:rPr>
        <w:t>Konsep M</w:t>
      </w:r>
      <w:r w:rsidR="009A7BB6" w:rsidRPr="0082714B">
        <w:rPr>
          <w:rFonts w:ascii="Times New Roman" w:hAnsi="Times New Roman" w:cs="Times New Roman"/>
          <w:b/>
          <w:i/>
          <w:sz w:val="24"/>
          <w:szCs w:val="24"/>
        </w:rPr>
        <w:t>isi Alkitabiah</w:t>
      </w:r>
    </w:p>
    <w:p w:rsidR="00BF1B24" w:rsidRPr="0082714B" w:rsidRDefault="00825E09" w:rsidP="00BF1B24">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Misi ad</w:t>
      </w:r>
      <w:r w:rsidR="007509FF" w:rsidRPr="0082714B">
        <w:rPr>
          <w:rFonts w:ascii="Times New Roman" w:hAnsi="Times New Roman" w:cs="Times New Roman"/>
          <w:sz w:val="24"/>
          <w:szCs w:val="24"/>
        </w:rPr>
        <w:t>alah mengirim dengan otoritas, d</w:t>
      </w:r>
      <w:r w:rsidRPr="0082714B">
        <w:rPr>
          <w:rFonts w:ascii="Times New Roman" w:hAnsi="Times New Roman" w:cs="Times New Roman"/>
          <w:sz w:val="24"/>
          <w:szCs w:val="24"/>
        </w:rPr>
        <w:t>alam hal ini, orang yang dikirim atau diutus diperlengkapi dengan otoritas dari yang mengirim untuk tujuan khusus yang akan dicapai</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Bosch","given":"David J.","non-dropping-particle":"","parse-names":false,"suffix":""}],"id":"ITEM-1","issued":{"date-parts":[["2000"]]},"publisher":"BPK Gunung Mulia","publisher-place":"Jakarta","title":"Transformasi Misi Kristen Sejarah Teologi Misi yang Mengubah dan Berubah","type":"book"},"locator":"1","uris":["http://www.mendeley.com/documents/?uuid=538b5581-2b95-462f-9c09-e38834b0f7b5"]}],"mendeley":{"formattedCitation":"(Bosch 2000:1)","plainTextFormattedCitation":"(Bosch 2000:1)","previouslyFormattedCitation":"(Bosch 2000:1)"},"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Bosch 2000:1)</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263196" w:rsidRPr="0082714B">
        <w:rPr>
          <w:rFonts w:ascii="Times New Roman" w:hAnsi="Times New Roman" w:cs="Times New Roman"/>
          <w:sz w:val="24"/>
          <w:szCs w:val="24"/>
        </w:rPr>
        <w:t xml:space="preserve"> </w:t>
      </w:r>
      <w:r w:rsidRPr="0082714B">
        <w:rPr>
          <w:rFonts w:ascii="Times New Roman" w:hAnsi="Times New Roman" w:cs="Times New Roman"/>
          <w:sz w:val="24"/>
          <w:szCs w:val="24"/>
        </w:rPr>
        <w:t xml:space="preserve">Jadi fokus utama dari arti yang ditekankan oleh kata </w:t>
      </w:r>
      <w:r w:rsidR="00627429" w:rsidRPr="0082714B">
        <w:rPr>
          <w:rFonts w:ascii="Times New Roman" w:hAnsi="Times New Roman" w:cs="Times New Roman"/>
          <w:sz w:val="24"/>
          <w:szCs w:val="24"/>
        </w:rPr>
        <w:t>ini ialah tu</w:t>
      </w:r>
      <w:r w:rsidRPr="0082714B">
        <w:rPr>
          <w:rFonts w:ascii="Times New Roman" w:hAnsi="Times New Roman" w:cs="Times New Roman"/>
          <w:sz w:val="24"/>
          <w:szCs w:val="24"/>
        </w:rPr>
        <w:t>gas pekerjaan pemberitaan Injil, wewartakan kabar baik dan kerajaan Allah</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Tomatala","given":"Yakob","non-dropping-particle":"","parse-names":false,"suffix":""}],"id":"ITEM-1","issued":{"date-parts":[["2004"]]},"publisher":"gandum mas","publisher-place":"Malang","title":"Penginjilan Masa Kini 1","type":"book"},"locator":"24-25","uris":["http://www.mendeley.com/documents/?uuid=eb9abcf2-6534-4d32-99b0-67814575a2d9"]}],"mendeley":{"formattedCitation":"(Y. Tomatala 2004:24–25)","plainTextFormattedCitation":"(Y. Tomatala 2004:24–25)","previouslyFormattedCitation":"(Y. Tomatala 2004:24–25)"},"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Y. Tomatala 2004:24–25)</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 xml:space="preserve">. </w:t>
      </w:r>
      <w:r w:rsidR="003F51CA" w:rsidRPr="0082714B">
        <w:rPr>
          <w:rFonts w:ascii="Times New Roman" w:hAnsi="Times New Roman" w:cs="Times New Roman"/>
          <w:sz w:val="24"/>
          <w:szCs w:val="24"/>
        </w:rPr>
        <w:t xml:space="preserve">Sebab </w:t>
      </w:r>
      <w:r w:rsidRPr="0082714B">
        <w:rPr>
          <w:rFonts w:ascii="Times New Roman" w:hAnsi="Times New Roman" w:cs="Times New Roman"/>
          <w:sz w:val="24"/>
          <w:szCs w:val="24"/>
        </w:rPr>
        <w:t xml:space="preserve">sumber misi, </w:t>
      </w:r>
      <w:r w:rsidR="003F51CA" w:rsidRPr="0082714B">
        <w:rPr>
          <w:rFonts w:ascii="Times New Roman" w:hAnsi="Times New Roman" w:cs="Times New Roman"/>
          <w:sz w:val="24"/>
          <w:szCs w:val="24"/>
        </w:rPr>
        <w:t xml:space="preserve">atau </w:t>
      </w:r>
      <w:r w:rsidRPr="0082714B">
        <w:rPr>
          <w:rFonts w:ascii="Times New Roman" w:hAnsi="Times New Roman" w:cs="Times New Roman"/>
          <w:sz w:val="24"/>
          <w:szCs w:val="24"/>
        </w:rPr>
        <w:t>landasan bagi rencana Allah ya</w:t>
      </w:r>
      <w:r w:rsidR="003F51CA" w:rsidRPr="0082714B">
        <w:rPr>
          <w:rFonts w:ascii="Times New Roman" w:hAnsi="Times New Roman" w:cs="Times New Roman"/>
          <w:sz w:val="24"/>
          <w:szCs w:val="24"/>
        </w:rPr>
        <w:t>ng kekal i</w:t>
      </w:r>
      <w:r w:rsidR="001C18F5" w:rsidRPr="0082714B">
        <w:rPr>
          <w:rFonts w:ascii="Times New Roman" w:hAnsi="Times New Roman" w:cs="Times New Roman"/>
          <w:sz w:val="24"/>
          <w:szCs w:val="24"/>
        </w:rPr>
        <w:t xml:space="preserve">ni beranjak dari hatinya Tuhan, </w:t>
      </w:r>
      <w:r w:rsidRPr="0082714B">
        <w:rPr>
          <w:rFonts w:ascii="Times New Roman" w:hAnsi="Times New Roman" w:cs="Times New Roman"/>
          <w:sz w:val="24"/>
          <w:szCs w:val="24"/>
        </w:rPr>
        <w:t>dan Allah sendiri yang berin</w:t>
      </w:r>
      <w:r w:rsidR="003F51CA" w:rsidRPr="0082714B">
        <w:rPr>
          <w:rFonts w:ascii="Times New Roman" w:hAnsi="Times New Roman" w:cs="Times New Roman"/>
          <w:sz w:val="24"/>
          <w:szCs w:val="24"/>
        </w:rPr>
        <w:t>isiatif untuk melaksanakan misiNya, dengan d</w:t>
      </w:r>
      <w:r w:rsidRPr="0082714B">
        <w:rPr>
          <w:rFonts w:ascii="Times New Roman" w:hAnsi="Times New Roman" w:cs="Times New Roman"/>
          <w:sz w:val="24"/>
          <w:szCs w:val="24"/>
        </w:rPr>
        <w:t xml:space="preserve">itunjang oleh </w:t>
      </w:r>
      <w:r w:rsidR="00246BD8" w:rsidRPr="0082714B">
        <w:rPr>
          <w:rFonts w:ascii="Times New Roman" w:hAnsi="Times New Roman" w:cs="Times New Roman"/>
          <w:sz w:val="24"/>
          <w:szCs w:val="24"/>
        </w:rPr>
        <w:t>kuat K</w:t>
      </w:r>
      <w:r w:rsidR="003F51CA" w:rsidRPr="0082714B">
        <w:rPr>
          <w:rFonts w:ascii="Times New Roman" w:hAnsi="Times New Roman" w:cs="Times New Roman"/>
          <w:sz w:val="24"/>
          <w:szCs w:val="24"/>
        </w:rPr>
        <w:t>uasanya</w:t>
      </w:r>
      <w:r w:rsidRPr="0082714B">
        <w:rPr>
          <w:rFonts w:ascii="Times New Roman" w:hAnsi="Times New Roman" w:cs="Times New Roman"/>
          <w:sz w:val="24"/>
          <w:szCs w:val="24"/>
        </w:rPr>
        <w:t xml:space="preserve"> guna melaksanakan dan mencapai misi-Nya tersebut</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Tomatala","given":"Dr. Yakob","non-dropping-particle":"","parse-names":false,"suffix":""}],"id":"ITEM-1","issued":{"date-parts":[["2004"]]},"publisher":"Gandum Mas","publisher-place":"Malang","title":"Penginjilan Masa Kini Jilid I","type":"book"},"locator":"2-6","uris":["http://www.mendeley.com/documents/?uuid=2b57a1d4-3889-4ee0-b90d-063c953d9f48"]}],"mendeley":{"formattedCitation":"(D. Y. Tomatala 2004:2–6)","plainTextFormattedCitation":"(D. Y. Tomatala 2004:2–6)","previouslyFormattedCitation":"(D. Y. Tomatala 2004:2–6)"},"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D. Y. Tomatala 2004:2–6)</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263196">
        <w:rPr>
          <w:rFonts w:ascii="Times New Roman" w:hAnsi="Times New Roman" w:cs="Times New Roman"/>
          <w:sz w:val="24"/>
          <w:szCs w:val="24"/>
        </w:rPr>
        <w:t xml:space="preserve"> </w:t>
      </w:r>
      <w:r w:rsidR="00263196" w:rsidRPr="0082714B">
        <w:rPr>
          <w:rFonts w:ascii="Times New Roman" w:hAnsi="Times New Roman" w:cs="Times New Roman"/>
          <w:sz w:val="24"/>
          <w:szCs w:val="24"/>
        </w:rPr>
        <w:t xml:space="preserve"> </w:t>
      </w:r>
      <w:r w:rsidR="001C18F5" w:rsidRPr="0082714B">
        <w:rPr>
          <w:rFonts w:ascii="Times New Roman" w:hAnsi="Times New Roman" w:cs="Times New Roman"/>
          <w:sz w:val="24"/>
          <w:szCs w:val="24"/>
        </w:rPr>
        <w:t>Karena Injil adalah kabar baik yang dapat memberikan keselamatan dan memberikan sukacita dalam menjalani hidup dengan penuh damai sejahtera yang lahir dari Injil. Maka itu dalam Injil ada informasi yang perlu diketahui manusia dan pernyataan-pernyataan yang akan memberkati mereka yang bersedia mendengarkan</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Spurgeon","given":"Charles H.","non-dropping-particle":"","parse-names":false,"suffix":""}],"id":"ITEM-1","issued":{"date-parts":[["2019"]]},"publisher":"Penerbit ANDI","publisher-place":"yogyakarta","title":"Strategi Jitu Untuk Menjadi Pemenang Jiwa","type":"book"},"locator":"9","uris":["http://www.mendeley.com/documents/?uuid=ee613610-5713-4602-a434-dce5aee0b279"]}],"mendeley":{"formattedCitation":"(Spurgeon 2019:9)","plainTextFormattedCitation":"(Spurgeon 2019:9)","previouslyFormattedCitation":"(Spurgeon 2019: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Spurgeon 2019:9)</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263196">
        <w:rPr>
          <w:rFonts w:ascii="Times New Roman" w:hAnsi="Times New Roman" w:cs="Times New Roman"/>
          <w:sz w:val="24"/>
          <w:szCs w:val="24"/>
        </w:rPr>
        <w:t xml:space="preserve"> </w:t>
      </w:r>
      <w:r w:rsidR="00263196" w:rsidRPr="0082714B">
        <w:rPr>
          <w:rFonts w:ascii="Times New Roman" w:hAnsi="Times New Roman" w:cs="Times New Roman"/>
          <w:sz w:val="24"/>
          <w:szCs w:val="24"/>
        </w:rPr>
        <w:t xml:space="preserve"> </w:t>
      </w:r>
      <w:r w:rsidRPr="0082714B">
        <w:rPr>
          <w:rFonts w:ascii="Times New Roman" w:hAnsi="Times New Roman" w:cs="Times New Roman"/>
          <w:sz w:val="24"/>
          <w:szCs w:val="24"/>
        </w:rPr>
        <w:t>Misi yang memancar dari hati Tuhan melalui penginjilan dan pemuridan adalah untuk memimpin orang lain kepada Allah, menjadi murid yang bersaksi</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978-979-29-6630-5","author":[{"dropping-particle":"","family":"Widjaja","given":"Fransiskus Irwan","non-dropping-particle":"","parse-names":false,"suffix":""}],"id":"ITEM-1","issue":"April","issued":{"date-parts":[["2018"]]},"page":"198","publisher":"OSF Preprints","title":"Misiologi Antara Teori, Fakta dan Pengalaman","type":"article-journal"},"locator":"49","uris":["http://www.mendeley.com/documents/?uuid=4c82ec36-582a-4127-8c06-9ad93775091b"]}],"mendeley":{"formattedCitation":"(Widjaja 2018:49)","plainTextFormattedCitation":"(Widjaja 2018:49)","previouslyFormattedCitation":"(Widjaja 2018:4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idjaja 2018:49)</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6F1106" w:rsidRPr="0082714B">
        <w:rPr>
          <w:rFonts w:ascii="Times New Roman" w:hAnsi="Times New Roman" w:cs="Times New Roman"/>
          <w:sz w:val="24"/>
          <w:szCs w:val="24"/>
        </w:rPr>
        <w:t xml:space="preserve"> </w:t>
      </w:r>
      <w:r w:rsidRPr="0082714B">
        <w:rPr>
          <w:rFonts w:ascii="Times New Roman" w:hAnsi="Times New Roman" w:cs="Times New Roman"/>
          <w:sz w:val="24"/>
          <w:szCs w:val="24"/>
        </w:rPr>
        <w:t>J.I Packer berpendapat bahwa “Penginjilan adalah bagian dari rencana kekal Allah yang termanifestasi dalam penyataan Yesus Kristus dan karya-Nya kepada manusia yang berdosa sebagai satu-satunya harapan baik di dunia maupun dunia yang  akan datang</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Packer","given":"J.I","non-dropping-particle":"","parse-names":false,"suffix":""}],"id":"ITEM-1","issued":{"date-parts":[["2003"]]},"publisher":"Momentum","publisher-place":"Surabaya","title":"Penginjilan dan Kedaulatan Allah","type":"book"},"locator":"27","uris":["http://www.mendeley.com/documents/?uuid=41ae0e93-aa11-4bbe-926f-b2a6d9695111"]}],"mendeley":{"formattedCitation":"(Packer 2003:27)","plainTextFormattedCitation":"(Packer 2003:27)","previouslyFormattedCitation":"(Packer 2003:2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Packer 2003:27)</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BF6F5C" w:rsidRPr="0082714B">
        <w:rPr>
          <w:rFonts w:ascii="Times New Roman" w:hAnsi="Times New Roman" w:cs="Times New Roman"/>
          <w:sz w:val="24"/>
          <w:szCs w:val="24"/>
        </w:rPr>
        <w:t xml:space="preserve"> </w:t>
      </w:r>
      <w:r w:rsidRPr="0082714B">
        <w:rPr>
          <w:rFonts w:ascii="Times New Roman" w:hAnsi="Times New Roman" w:cs="Times New Roman"/>
          <w:sz w:val="24"/>
          <w:szCs w:val="24"/>
        </w:rPr>
        <w:t xml:space="preserve">Arie de Kuiper dalam bukunya </w:t>
      </w:r>
      <w:r w:rsidRPr="0082714B">
        <w:rPr>
          <w:rFonts w:ascii="Times New Roman" w:hAnsi="Times New Roman" w:cs="Times New Roman"/>
          <w:i/>
          <w:sz w:val="24"/>
          <w:szCs w:val="24"/>
        </w:rPr>
        <w:t>Misiologia</w:t>
      </w:r>
      <w:r w:rsidRPr="0082714B">
        <w:rPr>
          <w:rFonts w:ascii="Times New Roman" w:hAnsi="Times New Roman" w:cs="Times New Roman"/>
          <w:sz w:val="24"/>
          <w:szCs w:val="24"/>
        </w:rPr>
        <w:t xml:space="preserve"> membagi misi dalam empat kategori: </w:t>
      </w:r>
      <w:r w:rsidRPr="0082714B">
        <w:rPr>
          <w:rFonts w:ascii="Times New Roman" w:hAnsi="Times New Roman" w:cs="Times New Roman"/>
          <w:i/>
          <w:sz w:val="24"/>
          <w:szCs w:val="24"/>
        </w:rPr>
        <w:t>Missio Ecclesiae</w:t>
      </w:r>
      <w:r w:rsidR="007544D5" w:rsidRPr="0082714B">
        <w:rPr>
          <w:rFonts w:ascii="Times New Roman" w:hAnsi="Times New Roman" w:cs="Times New Roman"/>
          <w:sz w:val="24"/>
          <w:szCs w:val="24"/>
        </w:rPr>
        <w:t xml:space="preserve"> (Pengutusan Gereja sama dengan </w:t>
      </w:r>
      <w:r w:rsidRPr="0082714B">
        <w:rPr>
          <w:rFonts w:ascii="Times New Roman" w:hAnsi="Times New Roman" w:cs="Times New Roman"/>
          <w:sz w:val="24"/>
          <w:szCs w:val="24"/>
        </w:rPr>
        <w:t xml:space="preserve">pekerjaan </w:t>
      </w:r>
      <w:r w:rsidRPr="0082714B">
        <w:rPr>
          <w:rFonts w:ascii="Times New Roman" w:hAnsi="Times New Roman" w:cs="Times New Roman"/>
          <w:i/>
          <w:sz w:val="24"/>
          <w:szCs w:val="24"/>
        </w:rPr>
        <w:t>missioner</w:t>
      </w:r>
      <w:r w:rsidRPr="0082714B">
        <w:rPr>
          <w:rFonts w:ascii="Times New Roman" w:hAnsi="Times New Roman" w:cs="Times New Roman"/>
          <w:sz w:val="24"/>
          <w:szCs w:val="24"/>
        </w:rPr>
        <w:t xml:space="preserve"> dari Jemaat Kristen sepanjang sejarah dunia</w:t>
      </w:r>
      <w:r w:rsidRPr="0082714B">
        <w:rPr>
          <w:rFonts w:ascii="Times New Roman" w:hAnsi="Times New Roman" w:cs="Times New Roman"/>
          <w:i/>
          <w:sz w:val="24"/>
          <w:szCs w:val="24"/>
        </w:rPr>
        <w:t>), Missio Apostolorum</w:t>
      </w:r>
      <w:r w:rsidRPr="0082714B">
        <w:rPr>
          <w:rFonts w:ascii="Times New Roman" w:hAnsi="Times New Roman" w:cs="Times New Roman"/>
          <w:sz w:val="24"/>
          <w:szCs w:val="24"/>
        </w:rPr>
        <w:t xml:space="preserve"> (pengutusan para rasul), </w:t>
      </w:r>
      <w:r w:rsidRPr="0082714B">
        <w:rPr>
          <w:rFonts w:ascii="Times New Roman" w:hAnsi="Times New Roman" w:cs="Times New Roman"/>
          <w:i/>
          <w:sz w:val="24"/>
          <w:szCs w:val="24"/>
        </w:rPr>
        <w:t>Missio Christi</w:t>
      </w:r>
      <w:r w:rsidR="009017C0" w:rsidRPr="0082714B">
        <w:rPr>
          <w:rFonts w:ascii="Times New Roman" w:hAnsi="Times New Roman" w:cs="Times New Roman"/>
          <w:sz w:val="24"/>
          <w:szCs w:val="24"/>
        </w:rPr>
        <w:t xml:space="preserve"> (p</w:t>
      </w:r>
      <w:r w:rsidR="00E717AC" w:rsidRPr="0082714B">
        <w:rPr>
          <w:rFonts w:ascii="Times New Roman" w:hAnsi="Times New Roman" w:cs="Times New Roman"/>
          <w:sz w:val="24"/>
          <w:szCs w:val="24"/>
        </w:rPr>
        <w:t xml:space="preserve">engutusan Kristus dalam arti: </w:t>
      </w:r>
      <w:r w:rsidR="00E717AC" w:rsidRPr="0082714B">
        <w:rPr>
          <w:rFonts w:ascii="Times New Roman" w:hAnsi="Times New Roman" w:cs="Times New Roman"/>
          <w:i/>
          <w:sz w:val="24"/>
          <w:szCs w:val="24"/>
        </w:rPr>
        <w:t>pertama</w:t>
      </w:r>
      <w:r w:rsidR="00E717AC" w:rsidRPr="0082714B">
        <w:rPr>
          <w:rFonts w:ascii="Times New Roman" w:hAnsi="Times New Roman" w:cs="Times New Roman"/>
          <w:sz w:val="24"/>
          <w:szCs w:val="24"/>
        </w:rPr>
        <w:t xml:space="preserve"> </w:t>
      </w:r>
      <w:r w:rsidRPr="0082714B">
        <w:rPr>
          <w:rFonts w:ascii="Times New Roman" w:hAnsi="Times New Roman" w:cs="Times New Roman"/>
          <w:sz w:val="24"/>
          <w:szCs w:val="24"/>
        </w:rPr>
        <w:t xml:space="preserve"> Kristus men</w:t>
      </w:r>
      <w:r w:rsidR="00E717AC" w:rsidRPr="0082714B">
        <w:rPr>
          <w:rFonts w:ascii="Times New Roman" w:hAnsi="Times New Roman" w:cs="Times New Roman"/>
          <w:sz w:val="24"/>
          <w:szCs w:val="24"/>
        </w:rPr>
        <w:t xml:space="preserve">gutus murid-murid-Nya, </w:t>
      </w:r>
      <w:r w:rsidR="00E717AC" w:rsidRPr="0082714B">
        <w:rPr>
          <w:rFonts w:ascii="Times New Roman" w:hAnsi="Times New Roman" w:cs="Times New Roman"/>
          <w:i/>
          <w:sz w:val="24"/>
          <w:szCs w:val="24"/>
        </w:rPr>
        <w:t>kedua</w:t>
      </w:r>
      <w:r w:rsidRPr="0082714B">
        <w:rPr>
          <w:rFonts w:ascii="Times New Roman" w:hAnsi="Times New Roman" w:cs="Times New Roman"/>
          <w:sz w:val="24"/>
          <w:szCs w:val="24"/>
        </w:rPr>
        <w:t xml:space="preserve"> Kristus diutus Allah, dan Missio Dei, yakni keseluruhan pekerjaan Allah untuk menyelamatkan dunia</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de","family":"Kuiper","given":"Arie","non-dropping-particle":"","parse-names":false,"suffix":""}],"id":"ITEM-1","issued":{"date-parts":[["2015"]]},"publisher":"BPK Gunung Mulia","publisher-place":"Jakarta","title":"Misiologia","type":"book"},"locator":"10","uris":["http://www.mendeley.com/documents/?uuid=c6cd761d-01e2-4778-a034-0289e011a9f4"]}],"mendeley":{"formattedCitation":"(Kuiper 2015:10)","plainTextFormattedCitation":"(Kuiper 2015:10)","previouslyFormattedCitation":"(Kuiper 2015:1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Kuiper 2015:10)</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263196">
        <w:rPr>
          <w:rFonts w:ascii="Times New Roman" w:hAnsi="Times New Roman" w:cs="Times New Roman"/>
          <w:sz w:val="24"/>
          <w:szCs w:val="24"/>
        </w:rPr>
        <w:t xml:space="preserve"> </w:t>
      </w:r>
      <w:r w:rsidR="00263196" w:rsidRPr="0082714B">
        <w:rPr>
          <w:rFonts w:ascii="Times New Roman" w:hAnsi="Times New Roman" w:cs="Times New Roman"/>
          <w:sz w:val="24"/>
          <w:szCs w:val="24"/>
        </w:rPr>
        <w:t xml:space="preserve"> </w:t>
      </w:r>
      <w:r w:rsidR="00BF1B24" w:rsidRPr="0082714B">
        <w:rPr>
          <w:rFonts w:ascii="Times New Roman" w:hAnsi="Times New Roman" w:cs="Times New Roman"/>
          <w:sz w:val="24"/>
          <w:szCs w:val="24"/>
        </w:rPr>
        <w:t>Dalam bahasa Latin maupun Yunani kata ini lebih cenderung berarti mengutus dan mengirim. Kata misi berasal dari kata Latin missio adalah bentuk substantive dari kata kerja  Mittere (mitto, missi, missum)</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4081/fidei.v2i1.29","ISSN":"2621-8151","abstract":"Misiologi berasal dari kata Latin Missio adalah bentuk substantive dari kata kerja mittere (mitto, missi, missum) yang punya pengertian dasar yang beragam yaitu membuang, menembak, membenturkan, mengutus, mengirim, membiarkan,membiarkan pergi, melepaskan pergi, membiarkan mengalir.  Dalam bahasa Latin maupun Yunani kata ini lebih cenderung berarti mengutus dan mengirim. Kata misi berasal dari kata Latin missio adalah bentuk substantive dar ikata kerja  Mittere (mitto, missi, missum). Dalam kegiatan  pengajaran dan pembinaan  gereja,  harus mengejawantakan tiga tugas utama pengajaran Agama Kristen yaitu: (1) Marturia (tugas kesaksian untuk memberitakan Injil), (2). Koinonia  (tugas pembinaan persekutuan), (3). Diakonia (tugas pelayanan kepada Tuhan dan sesama manusia). Gereja sebagai tempat persekutuan yang mampu mempraktekan model Eklesiologi yang dapat mempraktekan proses edukasi dengan benar dan baik.  Pengembangan kurikulum gereja di lokal. Didasarkan pada kerinduan dan hasrat untuk mengembangkan kualitas anggota jemaat, oleh karena itu pengajaran kepada jemaat lokal melalui khotbah, ibadah raya, pendalaman Alkitab dan kompok sel.  Pengembangan kurikulum pengajaran agama Kristen dalam gereja di lokal sangat perlu atau dibutuhkan, ada beberapa hal yang perlu diperhatikan, antara lain: Pertama,  visi dan misi gereja. Visi dan misi gereja akan mewarnai kurikulum di gereja lokal. Oleh karna itu dalam tata laksana pengajaran di gereja, para pemimpin gereja atau pendeta harus mampu melahirkan berbagai topik pengajaran berdasarkan visi tersebut.  Kedua, nilai-nilai yang dibangun dalam gereja, artinya  merujuk kepada motto pelayanan yang dikembangkan. Dengan demikian daras pengajaran dan pembinaan di gereja lokal, harus diarahkan kepada nilai-nilai tersebut serta peruntukkan kepada pencapaian tersebut. Kata kunci : Misiologi, Pengembangan Kurikulum, Gereja Lokal.","author":[{"dropping-particle":"","family":"Oci","given":"Markus","non-dropping-particle":"","parse-names":false,"suffix":""}],"container-title":"FIDEI: Jurnal Teologi Sistematika dan Praktika","id":"ITEM-1","issued":{"date-parts":[["2019"]]},"title":"Implikasi Misiologi Dalam Pengembangan Kurikulum Agama Kristen di Gereja Lokal","type":"article-journal"},"uris":["http://www.mendeley.com/documents/?uuid=ecaab1a7-8cbc-4360-8bce-fcb55e413774"]}],"mendeley":{"formattedCitation":"(Oci 2019)","plainTextFormattedCitation":"(Oci 2019)","previouslyFormattedCitation":"(Oci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Oci 2019)</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p>
    <w:p w:rsidR="00B5223D" w:rsidRPr="0082714B" w:rsidRDefault="00FB43B9" w:rsidP="00B5223D">
      <w:pPr>
        <w:spacing w:after="0" w:line="240" w:lineRule="auto"/>
        <w:ind w:firstLine="720"/>
        <w:jc w:val="both"/>
        <w:rPr>
          <w:rFonts w:ascii="Times New Roman" w:hAnsi="Times New Roman" w:cs="Times New Roman"/>
          <w:color w:val="000000" w:themeColor="text1"/>
          <w:sz w:val="24"/>
          <w:szCs w:val="24"/>
        </w:rPr>
      </w:pPr>
      <w:r w:rsidRPr="0082714B">
        <w:rPr>
          <w:rFonts w:ascii="Times New Roman" w:hAnsi="Times New Roman" w:cs="Times New Roman"/>
          <w:sz w:val="24"/>
          <w:szCs w:val="24"/>
        </w:rPr>
        <w:t>M</w:t>
      </w:r>
      <w:r w:rsidR="007544D5" w:rsidRPr="0082714B">
        <w:rPr>
          <w:rFonts w:ascii="Times New Roman" w:hAnsi="Times New Roman" w:cs="Times New Roman"/>
          <w:sz w:val="24"/>
          <w:szCs w:val="24"/>
        </w:rPr>
        <w:t>isi orang percaya</w:t>
      </w:r>
      <w:r w:rsidR="008C117D" w:rsidRPr="0082714B">
        <w:rPr>
          <w:rFonts w:ascii="Times New Roman" w:hAnsi="Times New Roman" w:cs="Times New Roman"/>
          <w:sz w:val="24"/>
          <w:szCs w:val="24"/>
        </w:rPr>
        <w:t xml:space="preserve"> tidak terlepas kepada oknum dan pelayanan Yesus. </w:t>
      </w:r>
      <w:r w:rsidR="00DC1248" w:rsidRPr="0082714B">
        <w:rPr>
          <w:rFonts w:ascii="Times New Roman" w:hAnsi="Times New Roman" w:cs="Times New Roman"/>
          <w:sz w:val="24"/>
          <w:szCs w:val="24"/>
        </w:rPr>
        <w:t xml:space="preserve">Pribadi Kritus </w:t>
      </w:r>
      <w:r w:rsidR="008C117D" w:rsidRPr="0082714B">
        <w:rPr>
          <w:rFonts w:ascii="Times New Roman" w:hAnsi="Times New Roman" w:cs="Times New Roman"/>
          <w:sz w:val="24"/>
          <w:szCs w:val="24"/>
        </w:rPr>
        <w:t xml:space="preserve"> menjadi teladan misi dan sentral dari misi itu sendiri</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8052/gamaliel.v2i1.47","ISSN":"2656-2332","author":[{"dropping-particle":"","family":"Butar-butar","given":"Grecetinovitria Merliana","non-dropping-particle":"","parse-names":false,"suffix":""}],"container-title":"Jurnal Gamaliel : Teologi Praktika","id":"ITEM-1","issue":"1","issued":{"date-parts":[["2020"]]},"title":"Strategi Misi Pedesaan Yang Relevan Dan Alkitabiah Di Kabupaten Toba Samosir","type":"article-journal","volume":"2"},"uris":["http://www.mendeley.com/documents/?uuid=d6ae20bd-6dde-411b-8bc5-12b7f92f0722"]}],"mendeley":{"formattedCitation":"(Butar-butar 2020)","plainTextFormattedCitation":"(Butar-butar 2020)","previouslyFormattedCitation":"(Butar-butar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Butar-butar 2020)</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Pr="0082714B">
        <w:rPr>
          <w:rFonts w:ascii="Times New Roman" w:hAnsi="Times New Roman" w:cs="Times New Roman"/>
          <w:sz w:val="24"/>
          <w:szCs w:val="24"/>
        </w:rPr>
        <w:t xml:space="preserve"> </w:t>
      </w:r>
      <w:r w:rsidR="00DC1248" w:rsidRPr="0082714B">
        <w:rPr>
          <w:rFonts w:ascii="Times New Roman" w:hAnsi="Times New Roman" w:cs="Times New Roman"/>
          <w:sz w:val="24"/>
          <w:szCs w:val="24"/>
        </w:rPr>
        <w:t>Sehingga menjadikan m</w:t>
      </w:r>
      <w:r w:rsidR="00C738EA" w:rsidRPr="0082714B">
        <w:rPr>
          <w:rFonts w:ascii="Times New Roman" w:hAnsi="Times New Roman" w:cs="Times New Roman"/>
          <w:sz w:val="24"/>
          <w:szCs w:val="24"/>
        </w:rPr>
        <w:t xml:space="preserve">isi merupakan bagian penting dari </w:t>
      </w:r>
      <w:r w:rsidR="00D27E29">
        <w:rPr>
          <w:rFonts w:ascii="Times New Roman" w:hAnsi="Times New Roman" w:cs="Times New Roman"/>
          <w:sz w:val="24"/>
          <w:szCs w:val="24"/>
        </w:rPr>
        <w:t xml:space="preserve">kehidupan orang percaya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8052/gamaliel.v2i1.47","ISSN":"2656-2332","author":[{"dropping-particle":"","family":"Butar-butar","given":"Grecetinovitria Merliana","non-dropping-particle":"","parse-names":false,"suffix":""}],"container-title":"Jurnal Gamaliel : Teologi Praktika","id":"ITEM-1","issue":"1","issued":{"date-parts":[["2020"]]},"title":"Strategi Misi Pedesaan Yang Relevan Dan Alkitabiah Di Kabupaten Toba Samosir","type":"article-journal","volume":"2"},"uris":["http://www.mendeley.com/documents/?uuid=d6ae20bd-6dde-411b-8bc5-12b7f92f0722"]}],"mendeley":{"formattedCitation":"(Butar-butar 2020)","plainTextFormattedCitation":"(Butar-butar 2020)","previouslyFormattedCitation":"(Butar-butar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Butar-butar 2020)</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DC1248" w:rsidRPr="0082714B">
        <w:rPr>
          <w:rFonts w:ascii="Times New Roman" w:hAnsi="Times New Roman" w:cs="Times New Roman"/>
          <w:sz w:val="24"/>
          <w:szCs w:val="24"/>
        </w:rPr>
        <w:t xml:space="preserve"> </w:t>
      </w:r>
      <w:r w:rsidR="00B86D20" w:rsidRPr="0082714B">
        <w:rPr>
          <w:rFonts w:ascii="Times New Roman" w:hAnsi="Times New Roman" w:cs="Times New Roman"/>
          <w:sz w:val="24"/>
          <w:szCs w:val="24"/>
        </w:rPr>
        <w:t>Tanpa pemberitaan Injil yang jelas maka tidak ada orang yang diselamatkan</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Antoni","given":"Yan","non-dropping-particle":"","parse-names":false,"suffix":""}],"container-title":"Jurnal Amanat Agung","id":"ITEM-1","issue":"1","issued":{"date-parts":[["2011"]]},"page":"143-148","title":"AMANAT AGUNG BELUM SELESAI","type":"article-journal","volume":"7"},"uris":["http://www.mendeley.com/documents/?uuid=08468322-4436-400e-8e8b-4578cb0653c1"]}],"mendeley":{"formattedCitation":"(Antoni 2011)","plainTextFormattedCitation":"(Antoni 2011)","previouslyFormattedCitation":"(Antoni 2011)"},"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Antoni 2011)</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B86D20" w:rsidRPr="0082714B">
        <w:rPr>
          <w:rFonts w:ascii="Times New Roman" w:hAnsi="Times New Roman" w:cs="Times New Roman"/>
          <w:sz w:val="24"/>
          <w:szCs w:val="24"/>
        </w:rPr>
        <w:t xml:space="preserve"> Melaksanakan Amanat Agung bukanlah merupakan sebuah pilihan melainkan suatu kewajiban yang dimotivasi oleh upaya penyelamatan manusia dari dosa</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0648/dun.v4i2.242","ISSN":"2541-3937","abstract":"Abstract. Church growth can be achieved through church’s member migration, biological growth, and also evangelistic missions. For certain churches, evangelistic missions are not only one way to increase the number of congregations, but are seen as part of the fulfillment of the Great Commission. The purpose of this study was to describe the role of missionary evangelism in church growth. The research method used is a qualitative method with a descriptive approach. Through this research, it was obtained that the mission of evangelism is an effective means of increasing church growth. The mission of evangelism could be carried out with various strategies that are appropriate to the characteristics of the community around the church to be able to deliver the gospel effectively.Abstract. Pertumbuhan gereja dapat dicapai melalui perpindahan jemaat, pertambahan secara biologis, maupun misi penginjilan. Bagi gereja tertentu misi penginjilan bukan hanya sebagai salah satu cara untuk menambah jumlah jemaat, namun dipandang sebagai bagian penemuhan Amanat Agung. Tujuan penelitian ini untuk memberikan gambaran peranan misi penginjilan terhadap pertumbuhan gereja. Metode penelitian yang digunakan adalah metode kualitatif dengan pendekatan deskriptif. Melalui penelitian ini diperoleh gambaran bahawa misi penginjilan adalah sarana yang efektif untuk meningkatkan pertumbuhan gereja. Misi penginjilan tersebut dapat dilakukan dengan berbagai strategi yang sesuai dengan karakteristik masyarakat di sekitar gereja untuk dapat menyeberangkan Injil secara efektif.","author":[{"dropping-particle":"","family":"Manurung","given":"Kosma","non-dropping-particle":"","parse-names":false,"suffix":""}],"container-title":"DUNAMIS: Jurnal Teologi dan Pendidikan Kristiani","id":"ITEM-1","issue":"2","issued":{"date-parts":[["2020"]]},"page":"225-233","title":"Efektivitas Misi Penginjilan dalam Meningkatkan Pertumbuhan Gereja","type":"article-journal","volume":"4"},"uris":["http://www.mendeley.com/documents/?uuid=84fcb8bf-7af4-443c-be46-ad216eacfe1a"]}],"mendeley":{"formattedCitation":"(Manurung 2020)","plainTextFormattedCitation":"(Manurung 2020)","previouslyFormattedCitation":"(Manurung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Manurung 2020)</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 xml:space="preserve">. </w:t>
      </w:r>
      <w:r w:rsidR="006637DD" w:rsidRPr="0082714B">
        <w:rPr>
          <w:rFonts w:ascii="Times New Roman" w:hAnsi="Times New Roman" w:cs="Times New Roman"/>
          <w:color w:val="000000" w:themeColor="text1"/>
          <w:sz w:val="24"/>
          <w:szCs w:val="24"/>
        </w:rPr>
        <w:t>Tomatala mengungkapkan bahwa: Penginjilan merupakan salah satu dari empat pilar gereja. Penginjilan adalah rancangan dan karya Allah yang menghimpun bagi diri-Nya suatu umat untuk bersekutu, menyembah dan melayani Dia secara utuh dan serasi</w:t>
      </w:r>
      <w:r w:rsidR="00D27E29">
        <w:rPr>
          <w:rFonts w:ascii="Times New Roman" w:hAnsi="Times New Roman" w:cs="Times New Roman"/>
          <w:color w:val="000000" w:themeColor="text1"/>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Tomatala","given":"Yakob","non-dropping-particle":"","parse-names":false,"suffix":""}],"id":"ITEM-1","issued":{"date-parts":[["2004"]]},"publisher":"gandum mas","publisher-place":"Malang","title":"Penginjilan Masa Kini 1","type":"book"},"locator":"3","uris":["http://www.mendeley.com/documents/?uuid=eb9abcf2-6534-4d32-99b0-67814575a2d9"]}],"mendeley":{"formattedCitation":"(Y. Tomatala 2004:3)","plainTextFormattedCitation":"(Y. Tomatala 2004:3)","previouslyFormattedCitation":"(Y. Tomatala 2004:3)"},"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Y. Tomatala 2004:3)</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6637DD" w:rsidRPr="0082714B">
        <w:rPr>
          <w:rFonts w:ascii="Times New Roman" w:hAnsi="Times New Roman" w:cs="Times New Roman"/>
          <w:color w:val="000000" w:themeColor="text1"/>
          <w:sz w:val="24"/>
          <w:szCs w:val="24"/>
        </w:rPr>
        <w:t xml:space="preserve"> Sependapat dengan hal tersebut Shipman menegaskan bahwa mandate Amanat Agung adalah memaparkan rencana penginjilan dan perintisan jemaat-jemaat, serta menyelesaikan pelayanan penebusan Yesus Kristus, yang dimungkinkan oleh darah-Nya sendiri dan dinyatakan melalui karya rasul. Demikianlah Amanat Agung adalah cetak biru bagi pelaksanaan penginjilan oleh para rasul dan orang modern</w:t>
      </w:r>
      <w:r w:rsidR="00D27E29">
        <w:rPr>
          <w:rFonts w:ascii="Times New Roman" w:hAnsi="Times New Roman" w:cs="Times New Roman"/>
          <w:color w:val="000000" w:themeColor="text1"/>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Shipman Michael K","given":"","non-dropping-particle":"","parse-names":false,"suffix":""}],"id":"ITEM-1","issued":{"date-parts":[["2011"]]},"publisher":"Rahayu Grup","publisher-place":"Jakarta","title":"Amat Agung: Karya Kerasulan Kuno dan Kini","type":"book"},"locator":"67","uris":["http://www.mendeley.com/documents/?uuid=009f12bd-2f65-47ea-8635-3557184be7f3"]}],"mendeley":{"formattedCitation":"(Shipman Michael K 2011:67)","plainTextFormattedCitation":"(Shipman Michael K 2011:67)","previouslyFormattedCitation":"(Shipman Michael K 2011:6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Shipman Michael K 2011:67)</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6637DD" w:rsidRPr="0082714B">
        <w:rPr>
          <w:rFonts w:ascii="Times New Roman" w:hAnsi="Times New Roman" w:cs="Times New Roman"/>
          <w:color w:val="000000" w:themeColor="text1"/>
          <w:sz w:val="24"/>
          <w:szCs w:val="24"/>
        </w:rPr>
        <w:t xml:space="preserve"> Oleh karena itu misi p</w:t>
      </w:r>
      <w:r w:rsidR="006637DD" w:rsidRPr="0082714B">
        <w:rPr>
          <w:rFonts w:ascii="Times New Roman" w:hAnsi="Times New Roman" w:cs="Times New Roman"/>
          <w:sz w:val="24"/>
          <w:szCs w:val="24"/>
        </w:rPr>
        <w:t>enginjila</w:t>
      </w:r>
      <w:r w:rsidR="00123F61" w:rsidRPr="0082714B">
        <w:rPr>
          <w:rFonts w:ascii="Times New Roman" w:hAnsi="Times New Roman" w:cs="Times New Roman"/>
          <w:sz w:val="24"/>
          <w:szCs w:val="24"/>
        </w:rPr>
        <w:t>n adalah sebuah deklarasi Injil kepada setiap orang secara pribadi</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2541-0849","abstract":"Abad 21 merupakan abad pembaharuan dari konvensional menjadi modern, tidak saja teknologi dan informasi yang mengalami perkembangan namun juga kehidupan beragama termasuk didalamnya ajaran agama kristen. Pergeseran ajaran agama terjadi dari konsep dogmatis menjadi kritis, ajaran agama terus dibedah dan dikembangkan untuk menemukan kemanfaatan bagi seluruh umat manusia. Misi yang merupakan perintah Tuhan wajib dimiliki tidak saja oleh gereja tetapi oleh seluruh umat kristiani. Misi bersifat dinamis, sesuai dengan masa dan perkembangan zaman yang pastinya menimbulkan masalah yang lebih kompleks pada setiap periodenya. Pergeseran paradigma misi salah satunya disebabkan karena munculnya krisis yang menyebabkan perubahan-perubahan yang begitu cepat seperti perkembangan ilmu dan teknologi yang menyuburkan sekulerisme, negara barat bukan hanya milik kristen karena agama lain juga tumbuh subur di barat. Misi tidak hanya dikembangkan sebagai misi peribadatan tetapi lebih dari itu, misi harus diarahkan pada ditegakannya nilai-nilai kemanusiaan seperti keadilan, penuntasan kemiskinan dan permasalahan masyarakat lainnya. Rekonstruksi misi dapat dilakukan melalui penyampaian teologi secara efektif dengan memperhatikan keberagaman struktur sosial sehingga berita AL Kitab dapat diterima oleh masyarakat. Hal tersebut dapat dilakukan dengan menggunakan pendekatan hermeneutika temu-lintas-teks (cross-textual interpretation). Cara ini menekankan bahwa Al-Kitab harus mampu menafsirkan masalah kehidupan sehari-hari yang dihadapi oleh masyarakat.","author":[{"dropping-particle":"","family":"Siagian","given":"Fredy","non-dropping-particle":"","parse-names":false,"suffix":""}],"container-title":"Syntax Literate","id":"ITEM-1","issue":"Desember","issued":{"date-parts":[["2016"]]},"page":"1-13","title":"Rekonstruksi Misi Gereja Di Abad 21","type":"article-journal","volume":"1"},"uris":["http://www.mendeley.com/documents/?uuid=983b57f3-f515-4f68-8f56-948c48e37b5c"]}],"mendeley":{"formattedCitation":"(Siagian 2016)","plainTextFormattedCitation":"(Siagian 2016)","previouslyFormattedCitation":"(Siagian 2016)"},"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Siagian 2016)</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6637DD" w:rsidRPr="0082714B">
        <w:rPr>
          <w:rFonts w:ascii="Times New Roman" w:hAnsi="Times New Roman" w:cs="Times New Roman"/>
          <w:sz w:val="24"/>
          <w:szCs w:val="24"/>
        </w:rPr>
        <w:t xml:space="preserve"> Berdasarkan k</w:t>
      </w:r>
      <w:r w:rsidR="00123F61" w:rsidRPr="0082714B">
        <w:rPr>
          <w:rFonts w:ascii="Times New Roman" w:hAnsi="Times New Roman" w:cs="Times New Roman"/>
          <w:sz w:val="24"/>
          <w:szCs w:val="24"/>
        </w:rPr>
        <w:t>onsep k</w:t>
      </w:r>
      <w:r w:rsidR="00123F61" w:rsidRPr="0082714B">
        <w:rPr>
          <w:rFonts w:ascii="Times New Roman" w:hAnsi="Times New Roman" w:cs="Times New Roman"/>
          <w:sz w:val="24"/>
          <w:szCs w:val="24"/>
          <w:lang w:val="id-ID"/>
        </w:rPr>
        <w:t xml:space="preserve">eselamatan </w:t>
      </w:r>
      <w:r w:rsidR="006637DD" w:rsidRPr="0082714B">
        <w:rPr>
          <w:rFonts w:ascii="Times New Roman" w:hAnsi="Times New Roman" w:cs="Times New Roman"/>
          <w:sz w:val="24"/>
          <w:szCs w:val="24"/>
        </w:rPr>
        <w:lastRenderedPageBreak/>
        <w:t>yang didasarkan pada</w:t>
      </w:r>
      <w:r w:rsidR="00123F61" w:rsidRPr="0082714B">
        <w:rPr>
          <w:rFonts w:ascii="Times New Roman" w:hAnsi="Times New Roman" w:cs="Times New Roman"/>
          <w:sz w:val="24"/>
          <w:szCs w:val="24"/>
          <w:lang w:val="id-ID"/>
        </w:rPr>
        <w:t xml:space="preserve"> rencana</w:t>
      </w:r>
      <w:r w:rsidR="00123F61" w:rsidRPr="0082714B">
        <w:rPr>
          <w:rFonts w:ascii="Times New Roman" w:hAnsi="Times New Roman" w:cs="Times New Roman"/>
          <w:sz w:val="24"/>
          <w:szCs w:val="24"/>
        </w:rPr>
        <w:t xml:space="preserve"> Allah sendiri yang s</w:t>
      </w:r>
      <w:r w:rsidR="00123F61" w:rsidRPr="0082714B">
        <w:rPr>
          <w:rFonts w:ascii="Times New Roman" w:hAnsi="Times New Roman" w:cs="Times New Roman"/>
          <w:sz w:val="24"/>
          <w:szCs w:val="24"/>
          <w:lang w:val="id-ID"/>
        </w:rPr>
        <w:t>e</w:t>
      </w:r>
      <w:r w:rsidR="00123F61" w:rsidRPr="0082714B">
        <w:rPr>
          <w:rFonts w:ascii="Times New Roman" w:hAnsi="Times New Roman" w:cs="Times New Roman"/>
          <w:sz w:val="24"/>
          <w:szCs w:val="24"/>
        </w:rPr>
        <w:t>penuhnya karya Allah</w:t>
      </w:r>
      <w:r w:rsidR="006637DD" w:rsidRPr="0082714B">
        <w:rPr>
          <w:rFonts w:ascii="Times New Roman" w:hAnsi="Times New Roman" w:cs="Times New Roman"/>
          <w:sz w:val="24"/>
          <w:szCs w:val="24"/>
        </w:rPr>
        <w:t xml:space="preserve"> bagi manusia</w:t>
      </w:r>
      <w:r w:rsidR="00AD5ADE">
        <w:rPr>
          <w:rFonts w:ascii="Times New Roman" w:hAnsi="Times New Roman" w:cs="Times New Roman"/>
          <w:sz w:val="24"/>
          <w:szCs w:val="24"/>
        </w:rPr>
        <w:t xml:space="preserve"> </w:t>
      </w:r>
      <w:r w:rsidR="00AD5ADE">
        <w:rPr>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Packer","given":"J.I","non-dropping-particle":"","parse-names":false,"suffix":""}],"id":"ITEM-1","issued":{"date-parts":[["2003"]]},"publisher":"Momentum","publisher-place":"Surabaya","title":"Penginjilan dan Kedaulatan Allah","type":"book"},"locator":"4","uris":["http://www.mendeley.com/documents/?uuid=41ae0e93-aa11-4bbe-926f-b2a6d9695111"]}],"mendeley":{"formattedCitation":"(Packer 2003:4)","plainTextFormattedCitation":"(Packer 2003:4)","previouslyFormattedCitation":"(Packer 2003:4)"},"properties":{"noteIndex":0},"schema":"https://github.com/citation-style-language/schema/raw/master/csl-citation.json"}</w:instrText>
      </w:r>
      <w:r w:rsidR="00AD5ADE">
        <w:rPr>
          <w:rFonts w:ascii="Times New Roman" w:hAnsi="Times New Roman" w:cs="Times New Roman"/>
          <w:sz w:val="24"/>
          <w:szCs w:val="24"/>
        </w:rPr>
        <w:fldChar w:fldCharType="separate"/>
      </w:r>
      <w:r w:rsidR="00AD5ADE" w:rsidRPr="00AD5ADE">
        <w:rPr>
          <w:rFonts w:ascii="Times New Roman" w:hAnsi="Times New Roman" w:cs="Times New Roman"/>
          <w:noProof/>
          <w:sz w:val="24"/>
          <w:szCs w:val="24"/>
        </w:rPr>
        <w:t>(Packer 2003:4)</w:t>
      </w:r>
      <w:r w:rsidR="00AD5ADE">
        <w:rPr>
          <w:rFonts w:ascii="Times New Roman" w:hAnsi="Times New Roman" w:cs="Times New Roman"/>
          <w:sz w:val="24"/>
          <w:szCs w:val="24"/>
        </w:rPr>
        <w:fldChar w:fldCharType="end"/>
      </w:r>
      <w:r w:rsidR="00AD5ADE">
        <w:rPr>
          <w:rFonts w:ascii="Times New Roman" w:hAnsi="Times New Roman" w:cs="Times New Roman"/>
          <w:sz w:val="24"/>
          <w:szCs w:val="24"/>
        </w:rPr>
        <w:t>.</w:t>
      </w:r>
      <w:r w:rsidR="00D27E29">
        <w:rPr>
          <w:rFonts w:ascii="Times New Roman" w:hAnsi="Times New Roman" w:cs="Times New Roman"/>
          <w:sz w:val="24"/>
          <w:szCs w:val="24"/>
        </w:rPr>
        <w:t xml:space="preserve"> </w:t>
      </w:r>
      <w:r w:rsidR="00ED00C2" w:rsidRPr="0082714B">
        <w:rPr>
          <w:rFonts w:ascii="Times New Roman" w:hAnsi="Times New Roman" w:cs="Times New Roman"/>
          <w:color w:val="000000" w:themeColor="text1"/>
          <w:sz w:val="24"/>
          <w:szCs w:val="24"/>
        </w:rPr>
        <w:t>Allah adalah inisiator penginjilan, di mana penginjilan berpusat dan bersumber dari Allah. Serta Allah adalah pelaksana penginjilan yang memberikan dinamika bagi karyaNya, dan terlebih Allah adalah pemberi mandat penginjilan yang melibatkan umatNya dalam tanggung jawab untuk melaksanakan rancangan dan karyaNya</w:t>
      </w:r>
      <w:r w:rsidR="00D27E29">
        <w:rPr>
          <w:rFonts w:ascii="Times New Roman" w:hAnsi="Times New Roman" w:cs="Times New Roman"/>
          <w:color w:val="000000" w:themeColor="text1"/>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Tomatala","given":"Yakob","non-dropping-particle":"","parse-names":false,"suffix":""}],"id":"ITEM-1","issued":{"date-parts":[["2004"]]},"publisher":"gandum mas","publisher-place":"Malang","title":"Penginjilan Masa Kini 1","type":"book"},"locator":"2","uris":["http://www.mendeley.com/documents/?uuid=eb9abcf2-6534-4d32-99b0-67814575a2d9"]}],"mendeley":{"formattedCitation":"(Y. Tomatala 2004:2)","plainTextFormattedCitation":"(Y. Tomatala 2004:2)","previouslyFormattedCitation":"(Y. Tomatala 2004:2)"},"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Y. Tomatala 2004:2)</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color w:val="000000" w:themeColor="text1"/>
          <w:sz w:val="24"/>
          <w:szCs w:val="24"/>
        </w:rPr>
        <w:t>.</w:t>
      </w:r>
      <w:r w:rsidR="00ED00C2" w:rsidRPr="0082714B">
        <w:rPr>
          <w:rFonts w:ascii="Times New Roman" w:hAnsi="Times New Roman" w:cs="Times New Roman"/>
          <w:color w:val="000000" w:themeColor="text1"/>
          <w:sz w:val="24"/>
          <w:szCs w:val="24"/>
        </w:rPr>
        <w:t xml:space="preserve"> Hal itu tentunya tidak lepas dari peran</w:t>
      </w:r>
      <w:r w:rsidR="005A7EB5" w:rsidRPr="0082714B">
        <w:rPr>
          <w:rFonts w:ascii="Times New Roman" w:hAnsi="Times New Roman" w:cs="Times New Roman"/>
          <w:sz w:val="24"/>
          <w:szCs w:val="24"/>
        </w:rPr>
        <w:t xml:space="preserve"> </w:t>
      </w:r>
      <w:r w:rsidR="00ED00C2" w:rsidRPr="0082714B">
        <w:rPr>
          <w:rFonts w:ascii="Times New Roman" w:hAnsi="Times New Roman" w:cs="Times New Roman"/>
          <w:color w:val="000000" w:themeColor="text1"/>
          <w:sz w:val="24"/>
          <w:szCs w:val="24"/>
        </w:rPr>
        <w:t>Roh Kudus bagi orang percaya</w:t>
      </w:r>
      <w:r w:rsidR="006637DD" w:rsidRPr="0082714B">
        <w:rPr>
          <w:rFonts w:ascii="Times New Roman" w:hAnsi="Times New Roman" w:cs="Times New Roman"/>
          <w:color w:val="000000" w:themeColor="text1"/>
          <w:sz w:val="24"/>
          <w:szCs w:val="24"/>
        </w:rPr>
        <w:t xml:space="preserve"> </w:t>
      </w:r>
      <w:r w:rsidR="00ED00C2" w:rsidRPr="0082714B">
        <w:rPr>
          <w:rFonts w:ascii="Times New Roman" w:hAnsi="Times New Roman" w:cs="Times New Roman"/>
          <w:color w:val="000000" w:themeColor="text1"/>
          <w:sz w:val="24"/>
          <w:szCs w:val="24"/>
        </w:rPr>
        <w:t xml:space="preserve"> untuk</w:t>
      </w:r>
      <w:r w:rsidR="006637DD" w:rsidRPr="0082714B">
        <w:rPr>
          <w:rFonts w:ascii="Times New Roman" w:hAnsi="Times New Roman" w:cs="Times New Roman"/>
          <w:color w:val="000000" w:themeColor="text1"/>
          <w:sz w:val="24"/>
          <w:szCs w:val="24"/>
        </w:rPr>
        <w:t xml:space="preserve"> menuntun manusia menghidupi kebenaran Allah</w:t>
      </w:r>
      <w:r w:rsidR="00D27E29">
        <w:rPr>
          <w:rFonts w:ascii="Times New Roman" w:hAnsi="Times New Roman" w:cs="Times New Roman"/>
          <w:color w:val="000000" w:themeColor="text1"/>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Iman Kristen mengakui keberadaan Roh Kudus sebagai pribadi ilahi yang dijanjikan oleh Yesus. Tetapi tidak semua orang Kristen mengalami keterlibatan Roh Kudus dalam hidupnya. Padahal orang yang dipimpin Roh Kudus akan mengalami pertumbuhan rohani, sehingga ia hidup sesuai dengan kebenaran Allah dan hidupnya menjadi saksi. Penelitian ini bertujuan menjawab pertanyaan, bagaimanakah peran Roh Kudus dalam kehidupan orang percaya dalam menuntun kepada seluruh kebenaran? Penelitian ini merupakan penelitian pustaka yang meng- gunakan metode analisis deskriptif, dengan Alkitab sebagai sumber utama dan dukungan dari kepustakaan yang dapat dipercaya. Kesimpulan dari penelitian ini adalah, pertama, Roh Kudus menjadikan orang yang dituntunnya merdeka dari dosa dan intimidasi si jahat. Kedua, Roh Kudus memberikan hikmat dan pengertian untuk mengenal Yesus dan menghayatinya di setiap langkah perjalanan hidup. Ketiga, Roh Kudus menuntun kepada seluruh kebenaran Allah, sehingga orang yang dituntunnya terhindar dari siasat penyesatan.","author":[{"dropping-particle":"","family":"Arifianto","given":"Yonatan Alex","non-dropping-particle":"","parse-names":false,"suffix":""},{"dropping-particle":"","family":"sumiwi Rachmani","given":"Asih","non-dropping-particle":"","parse-names":false,"suffix":""}],"container-title":"Jurnal Diegesis","id":"ITEM-1","issue":"1","issued":{"date-parts":[["2020"]]},"page":"1-12","title":"Peran Roh Kudus dalam Menuntun Orang Percaya kepada Seluruh Kebenaran Berdasarkan Yohanes 16 : 13","type":"article-journal","volume":"3"},"uris":["http://www.mendeley.com/documents/?uuid=d9577883-e2da-45ff-a6ac-8a94c6da18c1","http://www.mendeley.com/documents/?uuid=bb52c051-6c38-4f9a-9e23-eace95bf552c"]}],"mendeley":{"formattedCitation":"(Arifianto and sumiwi Rachmani 2020)","plainTextFormattedCitation":"(Arifianto and sumiwi Rachmani 2020)","previouslyFormattedCitation":"(Arifianto and sumiwi Rachmani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Arifianto and sumiwi Rachmani 2020)</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22063E" w:rsidRPr="0082714B">
        <w:rPr>
          <w:rFonts w:ascii="Times New Roman" w:hAnsi="Times New Roman" w:cs="Times New Roman"/>
          <w:color w:val="000000" w:themeColor="text1"/>
          <w:sz w:val="24"/>
          <w:szCs w:val="24"/>
        </w:rPr>
        <w:t xml:space="preserve"> </w:t>
      </w:r>
    </w:p>
    <w:p w:rsidR="002C1F4D" w:rsidRPr="0082714B" w:rsidRDefault="00B5223D" w:rsidP="00263196">
      <w:pPr>
        <w:spacing w:after="0" w:line="240" w:lineRule="auto"/>
        <w:jc w:val="both"/>
        <w:rPr>
          <w:rFonts w:ascii="Times New Roman" w:hAnsi="Times New Roman" w:cs="Times New Roman"/>
          <w:sz w:val="24"/>
          <w:szCs w:val="24"/>
        </w:rPr>
      </w:pPr>
      <w:r w:rsidRPr="0082714B">
        <w:rPr>
          <w:rFonts w:ascii="Times New Roman" w:hAnsi="Times New Roman" w:cs="Times New Roman"/>
          <w:sz w:val="24"/>
          <w:szCs w:val="24"/>
        </w:rPr>
        <w:t>Karena dalam misi tersebut terdapat nilai penderitaan Kristus yang harus dipahami dari sebuah rancangan Allah yang besar atas manusia</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0648/dun.v2i1.129","ISSN":"2541-3937","abstract":"Abstract: This article is a contemporary theology study about an idea of suffering God. Although there were some notion of suffering God in the church history, yet this remain important to be reconstructed today’s in considering the suffering of believers nowadays. This article is a literature research using methodology with qualitative approach, considered developing phenomenons surrounded churches, and analyzed it with biblical reflection of an idea of God’s suffered. As the conclusion, with biblical and theological phenomenon analysing, the suffered of Christ must be understood from a big God’s plan upon human being.Abstrak: Tulisan ini merupakan sebuah kajian Teologi Kontemporer tentang ide Allah yang menderita. Walaupun ada banyak pendapat atau pemikiran teologis tentang Allah yang menderita di sepanjang sejarah gereja, namun ide ini tetap penting untuk dikaji kembali pada masa kini, dengan mempertimbangkan konteks penderitaan orang percaya di masa kini. Penelitian ini merupakan literasi dengan menggunakan metode pendekatan yang bersifat kualitatif, mempertimbangkan fenomena yang berkembang di sekitar gereja, dan menganalisisnya dengan pendekatan refleksi biblikal atas ide Allah yang menderita tersebut. Pada akhirnya, melalui analisis biblikal dan fenomena teologis, maka penderitaan Kristus harus dipahami dari sebuah rancangan Allah yang besar atas manusia.","author":[{"dropping-particle":"","family":"Zaluchu","given":"Sonny","non-dropping-particle":"","parse-names":false,"suffix":""}],"container-title":"DUNAMIS: Jurnal Penelitian Teologi dan Pendidikan Kristiani","id":"ITEM-1","issue":"1","issued":{"date-parts":[["2017"]]},"page":"61","title":"Penderitaan Kristus Sebagai Wujud Solidaritas Allah Kepada Manusia","type":"article-journal","volume":"2"},"uris":["http://www.mendeley.com/documents/?uuid=6d87617b-c75e-43e8-bbe7-393ae7f19c5b"]}],"mendeley":{"formattedCitation":"(Zaluchu 2017)","plainTextFormattedCitation":"(Zaluchu 2017)","previouslyFormattedCitation":"(Zaluchu 201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Zaluchu 2017)</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Pr="0082714B">
        <w:rPr>
          <w:rFonts w:ascii="Times New Roman" w:hAnsi="Times New Roman" w:cs="Times New Roman"/>
          <w:sz w:val="24"/>
          <w:szCs w:val="24"/>
        </w:rPr>
        <w:t xml:space="preserve">  Untuk membawa manusia yang belum mengenal Kristus menjadi murid Tuhan Yesus yang dapat diutus untuk memuridkan orang lain</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46445/ejti.v3i2.138","ISSN":"2548-7868","abstract":"Make Disciples: The Duty of Church Discipleship According to Matthew 28: 18-20. This article discusses the task of church discipleship according to Matthew 28: 18-20. The author conducted a literature study to understand the intent of Matthew 28: 18-20 and to carry out the construction of the task of discipleship in the church. The task of discipleship, Jesus addressed his disciples, then proceeded to their successors who lived in a community of faith to carry out the task of discipleship. In the task of discipleship, the community of faith in a church as an institution takes action to proclaim the good news so that every nation can be part of a community of faith in Jesus Christ. In discipleship, everyone who enters the community of faith in Christ is accepted without distinction, because this task is a multicultural task. Teaching is an important part of the discipleship task. Teaching is done in order to strengthen new believers or new students enter the community of faith in Jesus, then they become disciples of the Lord Jesus who can be sent to disciple others. Jadikanlah Murid: Tugas Pemuridan Gereja Menurut Matius 28:18-20. Artikel ini membahas tentang tugas pemuridan gereja menurut Matius 28:18-20. Penulis melakukan studi pustaka untuk memahami maksud Matius 28:18-20 dan melakukan konstruksi tugas pemuridan gereja. Tugas pemuridan, Yesus tujukan kepada para murid-murid-Nya, kemudian dilanjutkan oleh pada penerus mereka yang hidup dalam sebuah komunitas iman untuk menjalankan tugas pemuridan tersebut. Dalam tugas pemuridan, komunitas iman dalam sebuah gereja sebagai suatu institusi melakukan tindakan pergi untuk mewartakan kabar baik sehingga setiap bangsa dapat menjadi bagian dari komunitas iman pada Yesus Kristus. Dalam pemuridan, setiap orang yang masuk dalam komunitas iman pada Kristus, diterima dengan tanpa membedakan mereka, sebab tugas ini adalah tugas yang multikultural. Pengajaran merupakan bagian penting dalam tugas pemuridan. Pengajaran dilakukan agar dapat memantapkan orang-orang yang baru percaya atau murid-murid baru masuk ke dalam komunitas iman pada Yesus, kemudian mereka menjadi murid Tuhan Yesus yang dapat diutus untuk memuridkan orang lain.","author":[{"dropping-particle":"","family":"Darmawan","given":"I Putu Ayub","non-dropping-particle":"","parse-names":false,"suffix":""}],"container-title":"Evangelikal: Jurnal Teologi Injili dan Pembinaan Warga Jemaat","id":"ITEM-1","issue":"2","issued":{"date-parts":[["2019"]]},"page":"144","title":"Jadikanlah Murid: Tugas Pemuridan Gereja Menurut Matius 28:18-20","type":"article-journal","volume":"3"},"uris":["http://www.mendeley.com/documents/?uuid=8b798b73-10fa-4a64-b3af-b16d550d69ea"]}],"mendeley":{"formattedCitation":"(Darmawan 2019)","plainTextFormattedCitation":"(Darmawan 2019)","previouslyFormattedCitation":"(Darmawan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Darmawan 2019)</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Pr="0082714B">
        <w:rPr>
          <w:rFonts w:ascii="Times New Roman" w:hAnsi="Times New Roman" w:cs="Times New Roman"/>
          <w:sz w:val="24"/>
          <w:szCs w:val="24"/>
        </w:rPr>
        <w:t xml:space="preserve"> Bertujuan  dapat mengubahkan kehidupan orang percaya untuk semakin berakar, bertumbuh, berbuah di dalam Kristus</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Harrington","given":"Bobby","non-dropping-particle":"","parse-names":false,"suffix":""},{"dropping-particle":"","family":"Absalom","given":"Alex","non-dropping-particle":"","parse-names":false,"suffix":""}],"id":"ITEM-1","issued":{"date-parts":[["2018"]]},"publisher":"Katalis","publisher-place":"Yogyakarta","title":"Discipleship That Fits: Lima Konteks Relasi Yang Dipakai Allah Untuk Menolong Kita Bertumbuh","type":"book"},"locator":"16","uris":["http://www.mendeley.com/documents/?uuid=782176e2-6115-43d5-ad98-16de1594af51"]}],"mendeley":{"formattedCitation":"(Harrington and Absalom 2018:16)","plainTextFormattedCitation":"(Harrington and Absalom 2018:16)","previouslyFormattedCitation":"(Harrington and Absalom 2018:16)"},"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Harrington and Absalom 2018:16)</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lang w:eastAsia="id-ID"/>
        </w:rPr>
        <w:t xml:space="preserve">. </w:t>
      </w:r>
      <w:r w:rsidRPr="0082714B">
        <w:rPr>
          <w:rFonts w:ascii="Times New Roman" w:hAnsi="Times New Roman" w:cs="Times New Roman"/>
          <w:sz w:val="24"/>
          <w:szCs w:val="24"/>
          <w:lang w:eastAsia="id-ID"/>
        </w:rPr>
        <w:t xml:space="preserve">Dan ada </w:t>
      </w:r>
      <w:r w:rsidRPr="0082714B">
        <w:rPr>
          <w:rFonts w:ascii="Times New Roman" w:hAnsi="Times New Roman" w:cs="Times New Roman"/>
          <w:sz w:val="24"/>
          <w:szCs w:val="24"/>
          <w:lang w:val="id-ID" w:eastAsia="id-ID"/>
        </w:rPr>
        <w:t>di bawah kendali Allah dan dikerjakan oleh Allah sendiri</w:t>
      </w:r>
      <w:r w:rsidR="00D27E29">
        <w:rPr>
          <w:rFonts w:ascii="Times New Roman" w:hAnsi="Times New Roman" w:cs="Times New Roman"/>
          <w:sz w:val="24"/>
          <w:szCs w:val="24"/>
          <w:lang w:eastAsia="id-ID"/>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Nainggolan","given":"Bartholomeus Diaz","non-dropping-particle":"","parse-names":false,"suffix":""}],"container-title":"Koinonia","id":"ITEM-1","issue":"2","issued":{"date-parts":[["2014"]]},"page":"13-21","title":"Tinjauan Amanat KONSEP AMANAT AGUNG BERDASARKAN MATIUS 28:18-20 DALAM MISI","type":"article-journal","volume":"6"},"uris":["http://www.mendeley.com/documents/?uuid=27d0fbd0-2d80-4230-aed2-4e0544d0fc18","http://www.mendeley.com/documents/?uuid=5e2a9545-6d18-4e4c-88cc-497a724ac1b8"]}],"mendeley":{"formattedCitation":"(B. D. Nainggolan 2014)","plainTextFormattedCitation":"(B. D. Nainggolan 2014)","previouslyFormattedCitation":"(B. D. Nainggolan 2014)"},"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B. D. Nainggolan 2014)</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 xml:space="preserve">. </w:t>
      </w:r>
      <w:r w:rsidRPr="0082714B">
        <w:rPr>
          <w:rFonts w:ascii="Times New Roman" w:hAnsi="Times New Roman" w:cs="Times New Roman"/>
          <w:sz w:val="24"/>
          <w:szCs w:val="24"/>
        </w:rPr>
        <w:t>Allah sendiri sebagai sumber misi maka jelaslah jika landasan bagi rencana Allah yang kekal ini beranjak dari hati-Nya, dan Ia berinisiatif untuk melaksanakan misi-Nya</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Tong","given":"Stephen","non-dropping-particle":"","parse-names":false,"suffix":""}],"id":"ITEM-1","issued":{"date-parts":[["2004"]]},"publisher":"Momentum","publisher-place":"Surabaya","title":"Teologi Penginjilan","type":"book"},"locator":"50","uris":["http://www.mendeley.com/documents/?uuid=8e035fa2-0edf-4116-853a-6219da85d6c8","http://www.mendeley.com/documents/?uuid=00f4408c-c9e4-4c28-b40d-e2a0ac548316"]}],"mendeley":{"formattedCitation":"(Tong 2004:50)","plainTextFormattedCitation":"(Tong 2004:50)","previouslyFormattedCitation":"(Tong 2004:5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Tong 2004:50)</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 xml:space="preserve">. </w:t>
      </w:r>
      <w:r w:rsidRPr="0082714B">
        <w:rPr>
          <w:rFonts w:ascii="Times New Roman" w:hAnsi="Times New Roman" w:cs="Times New Roman"/>
          <w:sz w:val="24"/>
          <w:szCs w:val="24"/>
        </w:rPr>
        <w:t>Pelaksanaan misi itu ditunjang oleh kekuatan dan kuasa-Nya guna mencapai misi tersebut</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Tomatala","given":"Dr. Yakob","non-dropping-particle":"","parse-names":false,"suffix":""}],"id":"ITEM-1","issued":{"date-parts":[["2004"]]},"publisher":"Gandum Mas","publisher-place":"Malang","title":"Penginjilan Masa Kini Jilid I","type":"book"},"uris":["http://www.mendeley.com/documents/?uuid=2b57a1d4-3889-4ee0-b90d-063c953d9f48","http://www.mendeley.com/documents/?uuid=92c25680-dc53-44af-ac0f-d9da70348160"]}],"mendeley":{"formattedCitation":"(D. Y. Tomatala 2004)","plainTextFormattedCitation":"(D. Y. Tomatala 2004)","previouslyFormattedCitation":"(D. Y. Tomatala 2004)"},"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D. Y. Tomatala 2004)</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263196">
        <w:rPr>
          <w:rFonts w:ascii="Times New Roman" w:hAnsi="Times New Roman" w:cs="Times New Roman"/>
          <w:sz w:val="24"/>
          <w:szCs w:val="24"/>
        </w:rPr>
        <w:t xml:space="preserve"> </w:t>
      </w:r>
      <w:r w:rsidR="0022063E" w:rsidRPr="0082714B">
        <w:rPr>
          <w:rFonts w:ascii="Times New Roman" w:hAnsi="Times New Roman" w:cs="Times New Roman"/>
          <w:color w:val="000000" w:themeColor="text1"/>
          <w:sz w:val="24"/>
          <w:szCs w:val="24"/>
        </w:rPr>
        <w:t>Sehingga u</w:t>
      </w:r>
      <w:r w:rsidR="002C1F4D" w:rsidRPr="0082714B">
        <w:rPr>
          <w:rFonts w:ascii="Times New Roman" w:hAnsi="Times New Roman" w:cs="Times New Roman"/>
          <w:sz w:val="24"/>
          <w:szCs w:val="24"/>
        </w:rPr>
        <w:t>ntuk mewujudkan misi-Nya dalam dunia ini, Allah membutuhkan alat-alat dan mungkin alat yang paling penting adalah sumber daya manusia, anggota-anggota gereja</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In the sixties of the twentieth century the mission concept of the church changed. The modern concept of the Enlightenment no salvation outside the church was changed into the post-modern concept that the church has to be a sign of salvation, of the Kingdom of God. God wants all people to be saved, so the church has to search for signs of salvation in this world. The church as the people of God is wandering in this world on her search for the Kingdom of God. One universal church changed in a universal church which consists of local churches in their own contexts. The local churches are inter-related. Mission is the mission of God (missio Dei), based on the Trinity: to save the world the Father has sent the Son, and the Son and the Father sent the Holy Spirit to guide the church in her task to become a sign of the present and coming Kingdom of God, to participate in the salvation history of God. To incarnate herself in the Asian context the mean task of the church is a threefold dialogue: the dialogue with the poverty, the dialogue with cultures and the dialogue with people of other religions and convictions. According to Amaladoss the church can inspire also non Christians to participate as fellows in the search for the Kingdom of God, because the Holy Spirit of God is also working in them. The urgent mission of the followers of Jesus in Asia is to bring the Good News as Jesus did by emptying Himself and becoming a Servant. The church has the difficult and often painful task to present the presence of God within the contexts where she lives: the different cultures, religions and often grinding poverty. Hopefully the church can become a sign of peace and harmony within the Asian context, a sign that God will become all in all.","author":[{"dropping-particle":"de","family":"Jong","given":"Kees","non-dropping-particle":"","parse-names":false,"suffix":""}],"container-title":"Gema Teologi","id":"ITEM-1","issue":"http://journal-theo.ukdw.ac.id/index.php/gema/issue/view/5","issued":{"date-parts":[["2007"]]},"title":"Misiologi Dari Perspektif Teologi Kontekstual","type":"article-journal","volume":"31"},"uris":["http://www.mendeley.com/documents/?uuid=6d2d0403-281b-402b-a202-41485f8447bd"]}],"mendeley":{"formattedCitation":"(Jong 2007)","plainTextFormattedCitation":"(Jong 2007)","previouslyFormattedCitation":"(Jong 200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Jong 2007)</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p>
    <w:p w:rsidR="004510E1" w:rsidRPr="0082714B" w:rsidRDefault="004510E1" w:rsidP="003F51CA">
      <w:pPr>
        <w:spacing w:after="0" w:line="240" w:lineRule="auto"/>
        <w:jc w:val="both"/>
        <w:rPr>
          <w:rFonts w:ascii="Times New Roman" w:hAnsi="Times New Roman" w:cs="Times New Roman"/>
          <w:sz w:val="24"/>
          <w:szCs w:val="24"/>
        </w:rPr>
      </w:pPr>
    </w:p>
    <w:p w:rsidR="009A7BB6" w:rsidRPr="0082714B" w:rsidRDefault="009A7BB6" w:rsidP="003F51CA">
      <w:pPr>
        <w:spacing w:after="0" w:line="240" w:lineRule="auto"/>
        <w:jc w:val="both"/>
        <w:rPr>
          <w:rFonts w:ascii="Times New Roman" w:hAnsi="Times New Roman" w:cs="Times New Roman"/>
          <w:sz w:val="24"/>
          <w:szCs w:val="24"/>
        </w:rPr>
      </w:pPr>
      <w:r w:rsidRPr="0082714B">
        <w:rPr>
          <w:rFonts w:ascii="Times New Roman" w:hAnsi="Times New Roman" w:cs="Times New Roman"/>
          <w:b/>
          <w:i/>
          <w:sz w:val="24"/>
          <w:szCs w:val="24"/>
        </w:rPr>
        <w:t>Aktualisasi Amanat Agung dalam Masyarakat</w:t>
      </w:r>
      <w:r w:rsidRPr="0082714B">
        <w:rPr>
          <w:rFonts w:ascii="Times New Roman" w:hAnsi="Times New Roman" w:cs="Times New Roman"/>
          <w:sz w:val="24"/>
          <w:szCs w:val="24"/>
        </w:rPr>
        <w:t>.</w:t>
      </w:r>
    </w:p>
    <w:p w:rsidR="00317A2E" w:rsidRPr="0082714B" w:rsidRDefault="00317A2E" w:rsidP="003F51CA">
      <w:pPr>
        <w:spacing w:after="0" w:line="240" w:lineRule="auto"/>
        <w:jc w:val="both"/>
        <w:rPr>
          <w:rFonts w:ascii="Times New Roman" w:hAnsi="Times New Roman" w:cs="Times New Roman"/>
          <w:sz w:val="24"/>
          <w:szCs w:val="24"/>
        </w:rPr>
      </w:pPr>
    </w:p>
    <w:p w:rsidR="004D4A01" w:rsidRPr="0082714B" w:rsidRDefault="004510E1" w:rsidP="003F51CA">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Amanat Agung ini diberikan kepada setiap orang percaya, dan bukan saja kepada para pemimpin gereja. Setiap orang percaya seharusnya secara spontan tanpa diperintah sudah pergi untuk menjadikan segala bangsa murid Kristus. Para pemimpin gereja, dan juga setiap orang percaya tidak diperintahkan untuk menjadikan segala bangsa menjadi muridnya, tetapi murid Kristus</w:t>
      </w:r>
      <w:r w:rsidR="00D27E29">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Amanat Agung adalah bagian integral hidup orang percaya. Ini adalah amanat Kristus bagi semua warga kerajaan Allah. Disebut Amanat Agung itu bukan berarti kedudukannya lebin penting dari bagian lain di dalam Alkitab. Namun ini memiliki tuntutan yang harus dilakukan oleh setiap orang percaya. Di sisi lain dapat dipertegas bahwa Amanat Agung tidak lain adalah denyut nadi orang percaya. Dalam Matius 28:18-20, pembahasan tentang Amanat Agung dapat dibagi ke dalam tiga bagian utama. Ketiga bagian ini berdiri untuk saling menopang satu dengan yang lain, dan mengacu pada tema sentral tentang Amanat Agung. Pertama, Amanat Agung itu didasarkan pada otoritas Bapa yang dilimpahkan kepada Kristus. Kedua, Amanat Agung itu merupakan aktivitas berkesinambungan yang selalu melekat dalam hidup orang percaya. Ketika Amanat Agung itu ditopang oleh abilitas atau penyertaan Kristus. Ketiga hal ini merupakan hakekat atau intisari dari intepretasi Amanat Agung dalam hidup harian orang percaya.","author":[{"dropping-particle":"","family":"Dwiraharjo","given":"Susanto","non-dropping-particle":"","parse-names":false,"suffix":""}],"container-title":"Jurnal Teologi Gracia Deo","id":"ITEM-1","issue":"2","issued":{"date-parts":[["2019"]]},"page":"56-73","title":"Kajian Eksegetikal Amanat Agung menurut Matius 28 : 18-20","type":"article-journal","volume":"1"},"uris":["http://www.mendeley.com/documents/?uuid=26fa938a-1e05-4c6e-854d-6fdc23857162"]}],"mendeley":{"formattedCitation":"(Dwiraharjo 2019)","plainTextFormattedCitation":"(Dwiraharjo 2019)","previouslyFormattedCitation":"(Dwiraharjo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Dwiraharjo 2019)</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 xml:space="preserve">. </w:t>
      </w:r>
      <w:r w:rsidRPr="0082714B">
        <w:rPr>
          <w:rFonts w:ascii="Times New Roman" w:hAnsi="Times New Roman" w:cs="Times New Roman"/>
          <w:sz w:val="24"/>
          <w:szCs w:val="24"/>
        </w:rPr>
        <w:t>Alkitab menyatakan j</w:t>
      </w:r>
      <w:r w:rsidR="004D4A01" w:rsidRPr="0082714B">
        <w:rPr>
          <w:rFonts w:ascii="Times New Roman" w:hAnsi="Times New Roman" w:cs="Times New Roman"/>
          <w:sz w:val="24"/>
          <w:szCs w:val="24"/>
        </w:rPr>
        <w:t xml:space="preserve">alan untuk dapat berada pada kekekalan atau </w:t>
      </w:r>
      <w:r w:rsidR="00FD4051" w:rsidRPr="0082714B">
        <w:rPr>
          <w:rFonts w:ascii="Times New Roman" w:hAnsi="Times New Roman" w:cs="Times New Roman"/>
          <w:sz w:val="24"/>
          <w:szCs w:val="24"/>
        </w:rPr>
        <w:t xml:space="preserve">keselamatan </w:t>
      </w:r>
      <w:r w:rsidR="004D4A01" w:rsidRPr="0082714B">
        <w:rPr>
          <w:rFonts w:ascii="Times New Roman" w:hAnsi="Times New Roman" w:cs="Times New Roman"/>
          <w:sz w:val="24"/>
          <w:szCs w:val="24"/>
        </w:rPr>
        <w:t xml:space="preserve"> </w:t>
      </w:r>
      <w:r w:rsidRPr="0082714B">
        <w:rPr>
          <w:rFonts w:ascii="Times New Roman" w:hAnsi="Times New Roman" w:cs="Times New Roman"/>
          <w:sz w:val="24"/>
          <w:szCs w:val="24"/>
        </w:rPr>
        <w:t>hanya dapat</w:t>
      </w:r>
      <w:r w:rsidR="007E6BB5" w:rsidRPr="0082714B">
        <w:rPr>
          <w:rFonts w:ascii="Times New Roman" w:hAnsi="Times New Roman" w:cs="Times New Roman"/>
          <w:sz w:val="24"/>
          <w:szCs w:val="24"/>
        </w:rPr>
        <w:t xml:space="preserve"> dilalaui dengan menerima Yesus </w:t>
      </w:r>
      <w:r w:rsidR="004D4A01" w:rsidRPr="0082714B">
        <w:rPr>
          <w:rFonts w:ascii="Times New Roman" w:hAnsi="Times New Roman" w:cs="Times New Roman"/>
          <w:sz w:val="24"/>
          <w:szCs w:val="24"/>
        </w:rPr>
        <w:t xml:space="preserve">Kristus, </w:t>
      </w:r>
      <w:r w:rsidR="007E6BB5" w:rsidRPr="0082714B">
        <w:rPr>
          <w:rFonts w:ascii="Times New Roman" w:hAnsi="Times New Roman" w:cs="Times New Roman"/>
          <w:sz w:val="24"/>
          <w:szCs w:val="24"/>
        </w:rPr>
        <w:t xml:space="preserve">Hal itu disebabkan kepedulian Allah dalam menyediakan </w:t>
      </w:r>
      <w:r w:rsidR="004D4A01" w:rsidRPr="0082714B">
        <w:rPr>
          <w:rFonts w:ascii="Times New Roman" w:hAnsi="Times New Roman" w:cs="Times New Roman"/>
          <w:sz w:val="24"/>
          <w:szCs w:val="24"/>
        </w:rPr>
        <w:t xml:space="preserve"> dengan adanaya </w:t>
      </w:r>
      <w:r w:rsidR="00FD4051" w:rsidRPr="0082714B">
        <w:rPr>
          <w:rFonts w:ascii="Times New Roman" w:hAnsi="Times New Roman" w:cs="Times New Roman"/>
          <w:sz w:val="24"/>
          <w:szCs w:val="24"/>
        </w:rPr>
        <w:t>penebusan dan pengorbanan lewat kematian Kristus di atas kayu salib (Kis. 4:12). K</w:t>
      </w:r>
      <w:r w:rsidR="004D4A01" w:rsidRPr="0082714B">
        <w:rPr>
          <w:rFonts w:ascii="Times New Roman" w:hAnsi="Times New Roman" w:cs="Times New Roman"/>
          <w:sz w:val="24"/>
          <w:szCs w:val="24"/>
        </w:rPr>
        <w:t>arena itu selain orang percaya</w:t>
      </w:r>
      <w:r w:rsidR="00FD4051" w:rsidRPr="0082714B">
        <w:rPr>
          <w:rFonts w:ascii="Times New Roman" w:hAnsi="Times New Roman" w:cs="Times New Roman"/>
          <w:sz w:val="24"/>
          <w:szCs w:val="24"/>
        </w:rPr>
        <w:t xml:space="preserve"> harus hidup sesuai dengan standar moral dan etika yang tinggi sebagai warga kerajaan Allah, mereka juga menerima mandat amanat agung untuk menjadikan semua bangsa sebagai muri</w:t>
      </w:r>
      <w:r w:rsidR="00D27E29">
        <w:rPr>
          <w:rFonts w:ascii="Times New Roman" w:hAnsi="Times New Roman" w:cs="Times New Roman"/>
          <w:sz w:val="24"/>
          <w:szCs w:val="24"/>
        </w:rPr>
        <w:t xml:space="preserve">d-Nya (Mat. 28:19-20; Kis. 1:8)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6421/veritas.v5i1.121","ISSN":"1411-7649","abstract":"Tujuan artikel ini adalah untuk meneliti teologi misi (misiologi regnosentris atau misiologi yang berpusatkan pada kerajaan Allah) dari Paul Knitter dan untuk mengajukan kritik dan koreksi terhadap misiologi regnosentris dari perspektif seorang ekslusivis. Untuk melakukan hal ini, sebuah gambaran tentang Kristologi Knitter (dengan acuan utama tentang keselamatan) akan secara singkat diutarakan untuk menyediakan latar belakang yang dibutuhkan bagi misiologinya. Unsur utama atau unsur-unsur utama dari misiologi regnosentris Knitter akan diidentifikasi dan dibahas, kemudian pengungkapan arti teologis dan implikasi praktisnya akan menjadi dasar untuk kritik dan koreksi. Yang terutama, interaksi saya didasarkan pada karya-karya tulisnya, terutama buku Jesus and the Other Names karena buku ini berisi tentang pandangan pluralisnya yang paling mutakhir dan yang telah direvisi. Tentu saja, karena keterbatasan tempat, tidak mungkin untuk membahas semua isu-isu tentang pluralisme keagamaan atau misi.","author":[{"dropping-particle":"","family":"Guanga","given":"Caprili","non-dropping-particle":"","parse-names":false,"suffix":""}],"container-title":"Veritas : Jurnal Teologi dan Pelayanan","id":"ITEM-1","issued":{"date-parts":[["2004"]]},"title":"Misiologi Regnosentris Paul Knitter : Sebuah Kritik dan Koreksi","type":"article-journal"},"uris":["http://www.mendeley.com/documents/?uuid=d6b428ae-9461-4aae-b634-8039f3442570"]}],"mendeley":{"formattedCitation":"(Guanga 2004)","plainTextFormattedCitation":"(Guanga 2004)","previouslyFormattedCitation":"(Guanga 2004)"},"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Guanga 2004)</w:t>
      </w:r>
      <w:r w:rsidR="00D94A75">
        <w:rPr>
          <w:rStyle w:val="FootnoteReference"/>
          <w:rFonts w:ascii="Times New Roman" w:hAnsi="Times New Roman" w:cs="Times New Roman"/>
          <w:sz w:val="24"/>
          <w:szCs w:val="24"/>
        </w:rPr>
        <w:fldChar w:fldCharType="end"/>
      </w:r>
      <w:r w:rsidR="00D27E29">
        <w:rPr>
          <w:rFonts w:ascii="Times New Roman" w:hAnsi="Times New Roman" w:cs="Times New Roman"/>
          <w:sz w:val="24"/>
          <w:szCs w:val="24"/>
        </w:rPr>
        <w:t>.</w:t>
      </w:r>
      <w:r w:rsidR="004D4A01" w:rsidRPr="0082714B">
        <w:rPr>
          <w:rFonts w:ascii="Times New Roman" w:hAnsi="Times New Roman" w:cs="Times New Roman"/>
          <w:sz w:val="24"/>
          <w:szCs w:val="24"/>
        </w:rPr>
        <w:t xml:space="preserve"> Injil memuat pengajaran-pengajaran Yesus Kristus mengenai pengampunan kekal bagi manusia yang percaya kepada-Nya. Menyelamatkan dunia dari hukuman kekal dan menjadikan seluruh bangsa muridNya dan hal itu merupakan tugas yang Yesus yang juga bekerja sama dengan orang percaya. Dia tidak hanya bermisi dengan pengajaran-Nya, tetapi juga dengan pengorbanan-Nya. Saat ini, tugas menjadikan seluruh bangsa murid-Nya merupakan Amanat Agung yang harus dilanjutkan oleh pengikut-pengiku</w:t>
      </w:r>
      <w:r w:rsidR="00091ADF">
        <w:rPr>
          <w:rFonts w:ascii="Times New Roman" w:hAnsi="Times New Roman" w:cs="Times New Roman"/>
          <w:sz w:val="24"/>
          <w:szCs w:val="24"/>
        </w:rPr>
        <w:t xml:space="preserve">tNya sesuai dengan perintah-Nya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BN":"978-979-29-6630-5","author":[{"dropping-particle":"","family":"Widjaja","given":"Fransiskus Irwan","non-dropping-particle":"","parse-names":false,"suffix":""}],"id":"ITEM-1","issue":"April","issued":{"date-parts":[["2018"]]},"page":"198","publisher":"OSF Preprints","title":"Misiologi Antara Teori, Fakta dan Pengalaman","type":"article-journal"},"locator":"32","uris":["http://www.mendeley.com/documents/?uuid=4c82ec36-582a-4127-8c06-9ad93775091b"]}],"mendeley":{"formattedCitation":"(Widjaja 2018:32)","plainTextFormattedCitation":"(Widjaja 2018:32)","previouslyFormattedCitation":"(Widjaja 2018:32)"},"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idjaja 2018:32)</w:t>
      </w:r>
      <w:r w:rsidR="00D94A75">
        <w:rPr>
          <w:rStyle w:val="FootnoteReference"/>
          <w:rFonts w:ascii="Times New Roman" w:hAnsi="Times New Roman" w:cs="Times New Roman"/>
          <w:sz w:val="24"/>
          <w:szCs w:val="24"/>
        </w:rPr>
        <w:fldChar w:fldCharType="end"/>
      </w:r>
      <w:r w:rsidR="00091ADF">
        <w:rPr>
          <w:rFonts w:ascii="Times New Roman" w:hAnsi="Times New Roman" w:cs="Times New Roman"/>
          <w:sz w:val="24"/>
          <w:szCs w:val="24"/>
        </w:rPr>
        <w:t>.</w:t>
      </w:r>
      <w:r w:rsidR="004D4A01" w:rsidRPr="0082714B">
        <w:rPr>
          <w:rFonts w:ascii="Times New Roman" w:hAnsi="Times New Roman" w:cs="Times New Roman"/>
          <w:sz w:val="24"/>
          <w:szCs w:val="24"/>
        </w:rPr>
        <w:t xml:space="preserve"> Sehingga untuk mewujudkan misi-Nya dalam dunia ini, Allah membutuhkan alat-alat dan mungkin alat yang paling penting adalah sumber daya </w:t>
      </w:r>
      <w:r w:rsidR="00091ADF">
        <w:rPr>
          <w:rFonts w:ascii="Times New Roman" w:hAnsi="Times New Roman" w:cs="Times New Roman"/>
          <w:sz w:val="24"/>
          <w:szCs w:val="24"/>
        </w:rPr>
        <w:t xml:space="preserve">manusia, anggota-anggota gereja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In the sixties of the twentieth century the mission concept of the church changed. The modern concept of the Enlightenment no salvation outside the church was changed into the post-modern concept that the church has to be a sign of salvation, of the Kingdom of God. God wants all people to be saved, so the church has to search for signs of salvation in this world. The church as the people of God is wandering in this world on her search for the Kingdom of God. One universal church changed in a universal church which consists of local churches in their own contexts. The local churches are inter-related. Mission is the mission of God (missio Dei), based on the Trinity: to save the world the Father has sent the Son, and the Son and the Father sent the Holy Spirit to guide the church in her task to become a sign of the present and coming Kingdom of God, to participate in the salvation history of God. To incarnate herself in the Asian context the mean task of the church is a threefold dialogue: the dialogue with the poverty, the dialogue with cultures and the dialogue with people of other religions and convictions. According to Amaladoss the church can inspire also non Christians to participate as fellows in the search for the Kingdom of God, because the Holy Spirit of God is also working in them. The urgent mission of the followers of Jesus in Asia is to bring the Good News as Jesus did by emptying Himself and becoming a Servant. The church has the difficult and often painful task to present the presence of God within the contexts where she lives: the different cultures, religions and often grinding poverty. Hopefully the church can become a sign of peace and harmony within the Asian context, a sign that God will become all in all.","author":[{"dropping-particle":"de","family":"Jong","given":"Kees","non-dropping-particle":"","parse-names":false,"suffix":""}],"container-title":"Gema Teologi","id":"ITEM-1","issue":"http://journal-theo.ukdw.ac.id/index.php/gema/issue/view/5","issued":{"date-parts":[["2007"]]},"title":"Misiologi Dari Perspektif Teologi Kontekstual","type":"article-journal","volume":"31"},"uris":["http://www.mendeley.com/documents/?uuid=6d2d0403-281b-402b-a202-41485f8447bd"]}],"mendeley":{"formattedCitation":"(Jong 2007)","plainTextFormattedCitation":"(Jong 2007)","previouslyFormattedCitation":"(Jong 200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Jong 2007)</w:t>
      </w:r>
      <w:r w:rsidR="00D94A75">
        <w:rPr>
          <w:rStyle w:val="FootnoteReference"/>
          <w:rFonts w:ascii="Times New Roman" w:hAnsi="Times New Roman" w:cs="Times New Roman"/>
          <w:sz w:val="24"/>
          <w:szCs w:val="24"/>
        </w:rPr>
        <w:fldChar w:fldCharType="end"/>
      </w:r>
      <w:r w:rsidR="00091ADF">
        <w:rPr>
          <w:rFonts w:ascii="Times New Roman" w:hAnsi="Times New Roman" w:cs="Times New Roman"/>
          <w:sz w:val="24"/>
          <w:szCs w:val="24"/>
        </w:rPr>
        <w:t>.</w:t>
      </w:r>
      <w:r w:rsidR="004D4A01" w:rsidRPr="0082714B">
        <w:rPr>
          <w:rFonts w:ascii="Times New Roman" w:hAnsi="Times New Roman" w:cs="Times New Roman"/>
          <w:sz w:val="24"/>
          <w:szCs w:val="24"/>
        </w:rPr>
        <w:t xml:space="preserve"> </w:t>
      </w:r>
    </w:p>
    <w:p w:rsidR="00835CA9" w:rsidRPr="0082714B" w:rsidRDefault="004D4A01" w:rsidP="003F51CA">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Aktualisasi misi sebagai ekspresi yang wajar dari kekristenan yang hidup.” Sebab sejatinya sifat</w:t>
      </w:r>
      <w:r w:rsidR="000F5258">
        <w:rPr>
          <w:rFonts w:ascii="Times New Roman" w:hAnsi="Times New Roman" w:cs="Times New Roman"/>
          <w:sz w:val="24"/>
          <w:szCs w:val="24"/>
        </w:rPr>
        <w:t xml:space="preserve"> hakiki kekristenan adalah misi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Brougham","given":"David R.","non-dropping-particle":"","parse-names":false,"suffix":""}],"id":"ITEM-1","issued":{"date-parts":[["2016"]]},"publisher":"gandum mas","publisher-place":"Malang","title":"Merencanakan Misi Lewat Gereja–Gereja Asia (Malang: Gandum Mas).","type":"book"},"locator":"18","uris":["http://www.mendeley.com/documents/?uuid=6f81e18a-93a4-49cb-98b4-1ef6062a3492"]}],"mendeley":{"formattedCitation":"(Brougham 2016:18)","plainTextFormattedCitation":"(Brougham 2016:18)","previouslyFormattedCitation":"(Brougham 2016:18)"},"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Brougham 2016:18)</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w:t>
      </w:r>
      <w:r w:rsidR="00835CA9" w:rsidRPr="0082714B">
        <w:rPr>
          <w:rFonts w:ascii="Times New Roman" w:hAnsi="Times New Roman" w:cs="Times New Roman"/>
          <w:sz w:val="24"/>
          <w:szCs w:val="24"/>
        </w:rPr>
        <w:t xml:space="preserve"> </w:t>
      </w:r>
      <w:r w:rsidR="00DE5A70" w:rsidRPr="0082714B">
        <w:rPr>
          <w:rFonts w:ascii="Times New Roman" w:hAnsi="Times New Roman" w:cs="Times New Roman"/>
          <w:sz w:val="24"/>
          <w:szCs w:val="24"/>
        </w:rPr>
        <w:t>Peters mengungkapkan  bagaimanapun juga injil harus diberitakan kepada semua makluk, dan penginjilan adalah keharusan bagi orang percaya dalam pemberitaan Injil yang bisa dimengerti, menarik dan bermakna, dan mempunyai tujuan</w:t>
      </w:r>
      <w:r w:rsidR="000F5258">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Peters","given":"George W.","non-dropping-particle":"","parse-names":false,"suffix":""}],"id":"ITEM-1","issued":{"date-parts":[["2006"]]},"publisher":"Gandum Mas","publisher-place":"Malang","title":"Teologi Alkitab Tentang Pekabaran Injil","type":"book"},"locator":"239","uris":["http://www.mendeley.com/documents/?uuid=6dbfda7f-72ce-429a-ae3f-18793c976126","http://www.mendeley.com/documents/?uuid=1dc402d1-dba7-4027-9436-a56713725904"]}],"mendeley":{"formattedCitation":"(Peters 2006b:239)","plainTextFormattedCitation":"(Peters 2006b:239)","previouslyFormattedCitation":"(Peters 2006b:23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Peters 2006b:239)</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w:t>
      </w:r>
      <w:r w:rsidR="00DE5A70" w:rsidRPr="0082714B">
        <w:rPr>
          <w:rFonts w:ascii="Times New Roman" w:hAnsi="Times New Roman" w:cs="Times New Roman"/>
          <w:sz w:val="24"/>
          <w:szCs w:val="24"/>
        </w:rPr>
        <w:t xml:space="preserve"> Senada dengan hal tersebut </w:t>
      </w:r>
      <w:r w:rsidR="00DE5A70" w:rsidRPr="0082714B">
        <w:rPr>
          <w:rFonts w:ascii="Times New Roman" w:hAnsi="Times New Roman" w:cs="Times New Roman"/>
          <w:noProof/>
          <w:sz w:val="24"/>
          <w:szCs w:val="24"/>
        </w:rPr>
        <w:t>Susanto Dwiraharjo</w:t>
      </w:r>
      <w:r w:rsidR="00DE5A70" w:rsidRPr="0082714B">
        <w:rPr>
          <w:rFonts w:ascii="Times New Roman" w:hAnsi="Times New Roman" w:cs="Times New Roman"/>
          <w:sz w:val="24"/>
          <w:szCs w:val="24"/>
        </w:rPr>
        <w:t xml:space="preserve">  mengungkapkan bahwa: Amanat Agung ini diberikan kepada setiap orang percaya, dan bukan saja kepada para </w:t>
      </w:r>
      <w:r w:rsidR="00DE5A70" w:rsidRPr="0082714B">
        <w:rPr>
          <w:rFonts w:ascii="Times New Roman" w:hAnsi="Times New Roman" w:cs="Times New Roman"/>
          <w:sz w:val="24"/>
          <w:szCs w:val="24"/>
        </w:rPr>
        <w:lastRenderedPageBreak/>
        <w:t>pemimpin gereja. Setiap orang percaya seharusnya secara spontan tanpa diperintah sudah pergi untuk menjadikan segala bangsa murid Kristus. Para pemimpin gereja, dan juga setiap orang percaya tidak diperintahkan untuk menjadikan segala bangsa menjadi muridnya, tetapi murid Kristus</w:t>
      </w:r>
      <w:r w:rsidR="000F5258">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Amanat Agung adalah bagian integral hidup orang percaya. Ini adalah amanat Kristus bagi semua warga kerajaan Allah. Disebut Amanat Agung itu bukan berarti kedudukannya lebin penting dari bagian lain di dalam Alkitab. Namun ini memiliki tuntutan yang harus dilakukan oleh setiap orang percaya. Di sisi lain dapat dipertegas bahwa Amanat Agung tidak lain adalah denyut nadi orang percaya. Dalam Matius 28:18-20, pembahasan tentang Amanat Agung dapat dibagi ke dalam tiga bagian utama. Ketiga bagian ini berdiri untuk saling menopang satu dengan yang lain, dan mengacu pada tema sentral tentang Amanat Agung. Pertama, Amanat Agung itu didasarkan pada otoritas Bapa yang dilimpahkan kepada Kristus. Kedua, Amanat Agung itu merupakan aktivitas berkesinambungan yang selalu melekat dalam hidup orang percaya. Ketika Amanat Agung itu ditopang oleh abilitas atau penyertaan Kristus. Ketiga hal ini merupakan hakekat atau intisari dari intepretasi Amanat Agung dalam hidup harian orang percaya.","author":[{"dropping-particle":"","family":"Dwiraharjo","given":"Susanto","non-dropping-particle":"","parse-names":false,"suffix":""}],"container-title":"Jurnal Teologi Gracia Deo","id":"ITEM-1","issue":"2","issued":{"date-parts":[["2019"]]},"page":"56-73","title":"Kajian Eksegetikal Amanat Agung menurut Matius 28 : 18-20","type":"article-journal","volume":"1"},"uris":["http://www.mendeley.com/documents/?uuid=26fa938a-1e05-4c6e-854d-6fdc23857162"]}],"mendeley":{"formattedCitation":"(Dwiraharjo 2019)","plainTextFormattedCitation":"(Dwiraharjo 2019)","previouslyFormattedCitation":"(Dwiraharjo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Dwiraharjo 2019)</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w:t>
      </w:r>
      <w:r w:rsidR="00CC293A" w:rsidRPr="0082714B">
        <w:rPr>
          <w:rFonts w:ascii="Times New Roman" w:hAnsi="Times New Roman" w:cs="Times New Roman"/>
          <w:sz w:val="24"/>
          <w:szCs w:val="24"/>
        </w:rPr>
        <w:t xml:space="preserve"> Penginjilan sejatinya seharusnya menjadi prioritas penting dalam gaya hidup semua orang Kristen. Penginjilan juga berfokus kepada konsep memberitakan kabar baik tentang keselamatan di dalam Yesus Kristus sehingga berdampak pada memenangkan jiwa-jiwa yang tersesat kepada-Nya, sesuai Amanat Agung dalam Matius 28:19-20. Oleh sebab itu orang percaya wajib menyaksikan Yesus Kristus dan Injil-Nya sebagai gaya hidup yang tetap dan menyatu dengan prinsip menjadi terang dan garam. Menjadi seorang Kristen sama dengan menjadi saksi bagi Yesus, sehingga  penginjilan dan kesaksian menjadi bagian utama hidup orang percaya dengan nilai-nilai yang didasarkan pada ajaran-ajaran Kristus</w:t>
      </w:r>
      <w:r w:rsidR="000F5258">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Evangelism must become the lifestyle of all believers. Evangelism agrees to preach the good news about salvation in Jesus Christ and win people to Him, according to the Great Commission in Matthew 28:19-20. We have to be a witness of Jesus Christ and His Gospel as our lifestyle. Being a Christian is like being a witness for Jesus. Evangelism and witnessing are a major part of a believer's life with values that are in accordance with Christ's teachings. The Lord Jesus became a positive example of how evangelism became His lifestyle. In practice, the church develops a discipleship process to help, direct and produce the results of the gospel message and establish new believers in fellowship, holy baptized, discipleship, and practice. Being externally applied in two important parts namely go and make all the tribes become disciples of Christ. These two external parts will be accomplished by an effective compilation that has been disciplined as a disciple of Christ holistically. This external implementation guides and encourages each church to diligently preach the Gospel of Christ as a lifestyle in various life discussions.","author":[{"dropping-particle":"","family":"Stephanus","given":"Djuwansah Suhendro P","non-dropping-particle":"","parse-names":false,"suffix":""}],"container-title":"Redominate","id":"ITEM-1","issued":{"date-parts":[["2019"]]},"title":"Mengajarkan Penginjilan sebagai Gaya Hidup Orang Percaya","type":"article-journal"},"uris":["http://www.mendeley.com/documents/?uuid=a6001950-99c7-4da6-96c2-c7b95798523e"]}],"mendeley":{"formattedCitation":"(Stephanus 2019)","plainTextFormattedCitation":"(Stephanus 2019)","previouslyFormattedCitation":"(Stephanus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Stephanus 2019)</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w:t>
      </w:r>
    </w:p>
    <w:p w:rsidR="005A7EB5" w:rsidRPr="0082714B" w:rsidRDefault="00CE6A55" w:rsidP="005A7EB5">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 xml:space="preserve">Di sisi lain dalam misi dipertegas bahwa Amanat Agung </w:t>
      </w:r>
      <w:r w:rsidR="008C117D" w:rsidRPr="0082714B">
        <w:rPr>
          <w:rFonts w:ascii="Times New Roman" w:hAnsi="Times New Roman" w:cs="Times New Roman"/>
          <w:sz w:val="24"/>
          <w:szCs w:val="24"/>
        </w:rPr>
        <w:t xml:space="preserve">tentang </w:t>
      </w:r>
      <w:r w:rsidRPr="0082714B">
        <w:rPr>
          <w:rFonts w:ascii="Times New Roman" w:hAnsi="Times New Roman" w:cs="Times New Roman"/>
          <w:sz w:val="24"/>
          <w:szCs w:val="24"/>
        </w:rPr>
        <w:t>bermisi dan pemuridan tidak lain adalah denyut nadi orang percaya</w:t>
      </w:r>
      <w:r w:rsidR="000F5258">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Amanat Agung adalah bagian integral hidup orang percaya. Ini adalah amanat Kristus bagi semua warga kerajaan Allah. Disebut Amanat Agung itu bukan berarti kedudukannya lebin penting dari bagian lain di dalam Alkitab. Namun ini memiliki tuntutan yang harus dilakukan oleh setiap orang percaya. Di sisi lain dapat dipertegas bahwa Amanat Agung tidak lain adalah denyut nadi orang percaya. Dalam Matius 28:18-20, pembahasan tentang Amanat Agung dapat dibagi ke dalam tiga bagian utama. Ketiga bagian ini berdiri untuk saling menopang satu dengan yang lain, dan mengacu pada tema sentral tentang Amanat Agung. Pertama, Amanat Agung itu didasarkan pada otoritas Bapa yang dilimpahkan kepada Kristus. Kedua, Amanat Agung itu merupakan aktivitas berkesinambungan yang selalu melekat dalam hidup orang percaya. Ketika Amanat Agung itu ditopang oleh abilitas atau penyertaan Kristus. Ketiga hal ini merupakan hakekat atau intisari dari intepretasi Amanat Agung dalam hidup harian orang percaya.","author":[{"dropping-particle":"","family":"Dwiraharjo","given":"Susanto","non-dropping-particle":"","parse-names":false,"suffix":""}],"container-title":"Jurnal Teologi Gracia Deo","id":"ITEM-1","issue":"2","issued":{"date-parts":[["2019"]]},"page":"56-73","title":"Kajian Eksegetikal Amanat Agung menurut Matius 28 : 18-20","type":"article-journal","volume":"1"},"uris":["http://www.mendeley.com/documents/?uuid=26fa938a-1e05-4c6e-854d-6fdc23857162"]}],"mendeley":{"formattedCitation":"(Dwiraharjo 2019)","plainTextFormattedCitation":"(Dwiraharjo 2019)","previouslyFormattedCitation":"(Dwiraharjo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Dwiraharjo 2019)</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 xml:space="preserve">. </w:t>
      </w:r>
      <w:r w:rsidR="000D7493" w:rsidRPr="0082714B">
        <w:rPr>
          <w:rFonts w:ascii="Times New Roman" w:hAnsi="Times New Roman" w:cs="Times New Roman"/>
          <w:sz w:val="24"/>
          <w:szCs w:val="24"/>
        </w:rPr>
        <w:t xml:space="preserve">Misi juga menjadi tugas orang percaya dan sepenuhnya </w:t>
      </w:r>
      <w:r w:rsidR="00157C26" w:rsidRPr="0082714B">
        <w:rPr>
          <w:rFonts w:ascii="Times New Roman" w:hAnsi="Times New Roman" w:cs="Times New Roman"/>
          <w:sz w:val="24"/>
          <w:szCs w:val="24"/>
        </w:rPr>
        <w:t>menjadi ranah</w:t>
      </w:r>
      <w:r w:rsidR="000D7493" w:rsidRPr="0082714B">
        <w:rPr>
          <w:rFonts w:ascii="Times New Roman" w:hAnsi="Times New Roman" w:cs="Times New Roman"/>
          <w:sz w:val="24"/>
          <w:szCs w:val="24"/>
        </w:rPr>
        <w:t xml:space="preserve"> total dari Allah yang mengutus gereja atau orang percaya untuk kes</w:t>
      </w:r>
      <w:r w:rsidR="00157C26" w:rsidRPr="0082714B">
        <w:rPr>
          <w:rFonts w:ascii="Times New Roman" w:hAnsi="Times New Roman" w:cs="Times New Roman"/>
          <w:sz w:val="24"/>
          <w:szCs w:val="24"/>
        </w:rPr>
        <w:t xml:space="preserve">elamatan dunia” dan Misi Allah juga sebagai aktivitas dan inisiatif  </w:t>
      </w:r>
      <w:r w:rsidR="000D7493" w:rsidRPr="0082714B">
        <w:rPr>
          <w:rFonts w:ascii="Times New Roman" w:hAnsi="Times New Roman" w:cs="Times New Roman"/>
          <w:sz w:val="24"/>
          <w:szCs w:val="24"/>
        </w:rPr>
        <w:t>Allah yang mencakup gereja dan dunia yang di dalamnya Gereja memperoleh hak istimewa untuk ikut ambil bagian dalam pekerjaan misi</w:t>
      </w:r>
      <w:r w:rsidR="000F5258">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Artanto","given":"Widi","non-dropping-particle":"","parse-names":false,"suffix":""}],"id":"ITEM-1","issued":{"date-parts":[["2010"]]},"publisher":"BPK Gunung Mulia","publisher-place":"Jakarta","title":"Menjadi Gereja yang Misioner","type":"book"},"locator":"62","uris":["http://www.mendeley.com/documents/?uuid=78b79cd3-4a9a-4384-a0c2-4828c61707ef"]}],"mendeley":{"formattedCitation":"(Artanto 2010:62)","plainTextFormattedCitation":"(Artanto 2010:62)","previouslyFormattedCitation":"(Artanto 2010:62)"},"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Artanto 2010:62)</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w:t>
      </w:r>
      <w:r w:rsidR="00157C26" w:rsidRPr="0082714B">
        <w:rPr>
          <w:rFonts w:ascii="Times New Roman" w:hAnsi="Times New Roman" w:cs="Times New Roman"/>
          <w:sz w:val="24"/>
          <w:szCs w:val="24"/>
        </w:rPr>
        <w:t xml:space="preserve"> </w:t>
      </w:r>
      <w:r w:rsidR="008C117D" w:rsidRPr="0082714B">
        <w:rPr>
          <w:rFonts w:ascii="Times New Roman" w:hAnsi="Times New Roman" w:cs="Times New Roman"/>
          <w:sz w:val="24"/>
          <w:szCs w:val="24"/>
        </w:rPr>
        <w:t>Dari hal tersebut s</w:t>
      </w:r>
      <w:r w:rsidR="008C117D" w:rsidRPr="0082714B">
        <w:rPr>
          <w:rFonts w:ascii="Times New Roman" w:hAnsi="Times New Roman" w:cs="Times New Roman"/>
          <w:noProof/>
          <w:sz w:val="24"/>
          <w:szCs w:val="24"/>
          <w:lang w:val="id-ID"/>
        </w:rPr>
        <w:t xml:space="preserve">eharusnya </w:t>
      </w:r>
      <w:r w:rsidR="008C117D" w:rsidRPr="0082714B">
        <w:rPr>
          <w:rFonts w:ascii="Times New Roman" w:hAnsi="Times New Roman" w:cs="Times New Roman"/>
          <w:sz w:val="24"/>
          <w:szCs w:val="24"/>
        </w:rPr>
        <w:t>setiap orang Kristen diwajibkan oleh Allah untuk memberitakan Injil Kristus</w:t>
      </w:r>
      <w:r w:rsidR="000F5258">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Packer","given":"J.I","non-dropping-particle":"","parse-names":false,"suffix":""}],"id":"ITEM-1","issued":{"date-parts":[["2003"]]},"publisher":"Momentum","publisher-place":"Surabaya","title":"Penginjilan dan Kedaulatan Allah","type":"book"},"locator":"4","uris":["http://www.mendeley.com/documents/?uuid=fcf76e60-be31-4944-ae69-9b7117471923","http://www.mendeley.com/documents/?uuid=41ae0e93-aa11-4bbe-926f-b2a6d9695111"]}],"mendeley":{"formattedCitation":"(Packer 2003:4)","plainTextFormattedCitation":"(Packer 2003:4)","previouslyFormattedCitation":"(Packer 2003:4)"},"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Packer 2003:4)</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w:t>
      </w:r>
      <w:r w:rsidR="00157C26" w:rsidRPr="0082714B">
        <w:rPr>
          <w:rFonts w:ascii="Times New Roman" w:hAnsi="Times New Roman" w:cs="Times New Roman"/>
          <w:sz w:val="24"/>
          <w:szCs w:val="24"/>
        </w:rPr>
        <w:t xml:space="preserve"> Sebab b</w:t>
      </w:r>
      <w:r w:rsidR="008C117D" w:rsidRPr="0082714B">
        <w:rPr>
          <w:rFonts w:ascii="Times New Roman" w:hAnsi="Times New Roman" w:cs="Times New Roman"/>
          <w:sz w:val="24"/>
          <w:szCs w:val="24"/>
        </w:rPr>
        <w:t xml:space="preserve">agi </w:t>
      </w:r>
      <w:r w:rsidR="00157C26" w:rsidRPr="0082714B">
        <w:rPr>
          <w:rFonts w:ascii="Times New Roman" w:hAnsi="Times New Roman" w:cs="Times New Roman"/>
          <w:sz w:val="24"/>
          <w:szCs w:val="24"/>
        </w:rPr>
        <w:t xml:space="preserve">orang percaya atau </w:t>
      </w:r>
      <w:r w:rsidR="008C117D" w:rsidRPr="0082714B">
        <w:rPr>
          <w:rFonts w:ascii="Times New Roman" w:hAnsi="Times New Roman" w:cs="Times New Roman"/>
          <w:sz w:val="24"/>
          <w:szCs w:val="24"/>
        </w:rPr>
        <w:t>gereja</w:t>
      </w:r>
      <w:r w:rsidR="00157C26" w:rsidRPr="0082714B">
        <w:rPr>
          <w:rFonts w:ascii="Times New Roman" w:hAnsi="Times New Roman" w:cs="Times New Roman"/>
          <w:sz w:val="24"/>
          <w:szCs w:val="24"/>
        </w:rPr>
        <w:t xml:space="preserve"> pada umumnya </w:t>
      </w:r>
      <w:r w:rsidR="008C117D" w:rsidRPr="0082714B">
        <w:rPr>
          <w:rFonts w:ascii="Times New Roman" w:hAnsi="Times New Roman" w:cs="Times New Roman"/>
          <w:sz w:val="24"/>
          <w:szCs w:val="24"/>
        </w:rPr>
        <w:t xml:space="preserve"> </w:t>
      </w:r>
      <w:r w:rsidR="00157C26" w:rsidRPr="0082714B">
        <w:rPr>
          <w:rFonts w:ascii="Times New Roman" w:hAnsi="Times New Roman" w:cs="Times New Roman"/>
          <w:sz w:val="24"/>
          <w:szCs w:val="24"/>
        </w:rPr>
        <w:t xml:space="preserve">pengertian </w:t>
      </w:r>
      <w:r w:rsidR="008C117D" w:rsidRPr="0082714B">
        <w:rPr>
          <w:rFonts w:ascii="Times New Roman" w:hAnsi="Times New Roman" w:cs="Times New Roman"/>
          <w:sz w:val="24"/>
          <w:szCs w:val="24"/>
        </w:rPr>
        <w:t>misi</w:t>
      </w:r>
      <w:r w:rsidR="00157C26" w:rsidRPr="0082714B">
        <w:rPr>
          <w:rFonts w:ascii="Times New Roman" w:hAnsi="Times New Roman" w:cs="Times New Roman"/>
          <w:sz w:val="24"/>
          <w:szCs w:val="24"/>
        </w:rPr>
        <w:t xml:space="preserve"> atau p</w:t>
      </w:r>
      <w:r w:rsidR="008C117D" w:rsidRPr="0082714B">
        <w:rPr>
          <w:rFonts w:ascii="Times New Roman" w:hAnsi="Times New Roman" w:cs="Times New Roman"/>
          <w:sz w:val="24"/>
          <w:szCs w:val="24"/>
        </w:rPr>
        <w:t>enginjilan bukan hanya sebagai salah satu cara untuk menambah jumlah jemaat, namun dipandang sebaga</w:t>
      </w:r>
      <w:r w:rsidR="000F5258">
        <w:rPr>
          <w:rFonts w:ascii="Times New Roman" w:hAnsi="Times New Roman" w:cs="Times New Roman"/>
          <w:sz w:val="24"/>
          <w:szCs w:val="24"/>
        </w:rPr>
        <w:t xml:space="preserve">i bagian penemuhan Amanat Agung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0648/dun.v4i2.242","ISSN":"2541-3937","abstract":"Abstract. Church growth can be achieved through church’s member migration, biological growth, and also evangelistic missions. For certain churches, evangelistic missions are not only one way to increase the number of congregations, but are seen as part of the fulfillment of the Great Commission. The purpose of this study was to describe the role of missionary evangelism in church growth. The research method used is a qualitative method with a descriptive approach. Through this research, it was obtained that the mission of evangelism is an effective means of increasing church growth. The mission of evangelism could be carried out with various strategies that are appropriate to the characteristics of the community around the church to be able to deliver the gospel effectively.Abstract. Pertumbuhan gereja dapat dicapai melalui perpindahan jemaat, pertambahan secara biologis, maupun misi penginjilan. Bagi gereja tertentu misi penginjilan bukan hanya sebagai salah satu cara untuk menambah jumlah jemaat, namun dipandang sebagai bagian penemuhan Amanat Agung. Tujuan penelitian ini untuk memberikan gambaran peranan misi penginjilan terhadap pertumbuhan gereja. Metode penelitian yang digunakan adalah metode kualitatif dengan pendekatan deskriptif. Melalui penelitian ini diperoleh gambaran bahawa misi penginjilan adalah sarana yang efektif untuk meningkatkan pertumbuhan gereja. Misi penginjilan tersebut dapat dilakukan dengan berbagai strategi yang sesuai dengan karakteristik masyarakat di sekitar gereja untuk dapat menyeberangkan Injil secara efektif.","author":[{"dropping-particle":"","family":"Manurung","given":"Kosma","non-dropping-particle":"","parse-names":false,"suffix":""}],"container-title":"DUNAMIS: Jurnal Teologi dan Pendidikan Kristiani","id":"ITEM-1","issue":"2","issued":{"date-parts":[["2020"]]},"page":"225-233","title":"Efektivitas Misi Penginjilan dalam Meningkatkan Pertumbuhan Gereja","type":"article-journal","volume":"4"},"uris":["http://www.mendeley.com/documents/?uuid=84fcb8bf-7af4-443c-be46-ad216eacfe1a"]}],"mendeley":{"formattedCitation":"(Manurung 2020)","plainTextFormattedCitation":"(Manurung 2020)","previouslyFormattedCitation":"(Manurung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Manurung 2020)</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w:t>
      </w:r>
      <w:r w:rsidR="008C117D" w:rsidRPr="0082714B">
        <w:rPr>
          <w:rFonts w:ascii="Times New Roman" w:hAnsi="Times New Roman" w:cs="Times New Roman"/>
          <w:sz w:val="24"/>
          <w:szCs w:val="24"/>
        </w:rPr>
        <w:t xml:space="preserve"> Karena penyebaran kabar baik supaya pihak lain mengenal Injil dan memberikan pengetahuan kepada para anggota tentang pekerjaan misi yang sangat terhormat</w:t>
      </w:r>
      <w:r w:rsidR="000F5258">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Penelitian ini menggunakan sudut pandang Sosiologi agama untuk melihat sosialisasi agama membentuk komitmen religius pada anggota Gereja Yesus Kristus dari Orang-orang Suci Zaman Akhir (OSZA) sehingga memilih dan bertahan menjadi misionaris penuh waktu. Misionaris di gereja ini diplih karena mengalami peningkatan jumlah misionaris yang begitu besar selama dua tahun terakhir. Penelitian dilakukan di Gereja Yesus Kristus OSZA, Tebet, Jakarta Selatan pada bulan Nopember-Desember 2013. Penelitian kualitatif ini menggunakan paradigma sosiologi interpretif dengan teknik pengumpulan data memalui depth interview dan jenis penelitian studi kasus. Teori yang digunakan dalam penelitian ini adalah beberapa teori Sosiologi agama yaitu Doxa (Pierre Bordieu), Sosialisasi agama dan  Komitmen agama (Darren E.Sherkat). Hasil dari penelitian ini menunjukkan bahwa prinsip dasar dari kegiatan misionari dalam Gereja Yesus Kristus OSZA adalah setiap anggota memiliki tanggungjawab untuk menyebarkan Injil. Walaupun menjadi misionari harus meninggalkan kesenangan duniawi namun dorongan oleh orang tua dan patrner sesama misi selalu menguatkan sehingga membuat para misionaris tetap bertahan dan terus melakukan sosialisasi agama. Sosialisasi agama, melalui saluran-saluran yang diinstitusionalkan bagian dari kerangka pengajaran Gereja, menjadi instrumen untuk mentransfer nilai-nilai “menjadi misionaris”, sehingga membentuk komitmen “menjadi misionaris” kepada para anggota yang dirasa sudah memenuhi syarat sebagai misionaris penuh waktu. Sosialisasi yang dilakukan oleh misionari ini berupa penyebaran kabar baik supaya pihak lain mengenal Injil dan memberikan pengetahuan kepada para anggota tentang pekerjaan misi yang sangat terhormat.","author":[{"dropping-particle":"","family":"Bawono","given":"Harry","non-dropping-particle":"","parse-names":false,"suffix":""},{"dropping-particle":"","family":"Wilujeng","given":"Panggio Restu","non-dropping-particle":"","parse-names":false,"suffix":""},{"dropping-particle":"","family":"Ikramatoun","given":"Siti","non-dropping-particle":"","parse-names":false,"suffix":""}],"container-title":"Dialektika Masyarakat","id":"ITEM-1","issued":{"date-parts":[["2017"]]},"title":"Menjadi Misionaris: Sosialisasi-komitmen Agama Elder dan Sister Mormon-gereja Yesus Kristus","type":"article-journal"},"uris":["http://www.mendeley.com/documents/?uuid=0813a6d0-ce53-4699-9a2a-7c5820c1a4c6"]}],"mendeley":{"formattedCitation":"(Bawono, Wilujeng, and Ikramatoun 2017)","plainTextFormattedCitation":"(Bawono, Wilujeng, and Ikramatoun 2017)","previouslyFormattedCitation":"(Bawono, Wilujeng, and Ikramatoun 201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Bawono, Wilujeng, and Ikramatoun 2017)</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 xml:space="preserve">. </w:t>
      </w:r>
      <w:r w:rsidR="00976EF7" w:rsidRPr="0082714B">
        <w:rPr>
          <w:rFonts w:ascii="Times New Roman" w:hAnsi="Times New Roman" w:cs="Times New Roman"/>
          <w:sz w:val="24"/>
          <w:szCs w:val="24"/>
        </w:rPr>
        <w:t>Jadi tidak alasan bagi mereka yang percaya pada Kristus</w:t>
      </w:r>
      <w:r w:rsidR="000F5258">
        <w:rPr>
          <w:rFonts w:ascii="Times New Roman" w:hAnsi="Times New Roman" w:cs="Times New Roman"/>
          <w:sz w:val="24"/>
          <w:szCs w:val="24"/>
        </w:rPr>
        <w:t xml:space="preserve"> untuk tidak memberitakan Injil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Artikel ini bertujuan mencari sintesis dari pertentangan antara penginjilan dan apologetika. Ada permasalah-permasalahan yang terjadi dalam penginjilan. Kajian dilakukan dengan studi kepustakaan. Apologetika dan penginjilan sebagai tugas dan kewajiban orang Kristen. Pentingnya apologetika dalam penginjilan untuk efektifitas pemberitaan, sehingga dapat diterapkan dalam tugas penginjilan serta dilakukan bersamaan karena sama-sama untuk pertobatan orang.","author":[{"dropping-particle":"","family":"Hutahaean","given":"Tumpal H","non-dropping-particle":"","parse-names":false,"suffix":""}],"container-title":"STULOS","id":"ITEM-1","issued":{"date-parts":[["2019"]]},"title":"Signifikansi Apologetika dalam Penginjilan","type":"article-journal"},"uris":["http://www.mendeley.com/documents/?uuid=7d8889af-bfed-4880-ba1d-5456499f1916"]}],"mendeley":{"formattedCitation":"(Hutahaean 2019)","plainTextFormattedCitation":"(Hutahaean 2019)","previouslyFormattedCitation":"(Hutahaean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Hutahaean 2019)</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 xml:space="preserve">. </w:t>
      </w:r>
      <w:r w:rsidR="00976EF7" w:rsidRPr="0082714B">
        <w:rPr>
          <w:rFonts w:ascii="Times New Roman" w:hAnsi="Times New Roman" w:cs="Times New Roman"/>
          <w:sz w:val="24"/>
          <w:szCs w:val="24"/>
        </w:rPr>
        <w:t>Terlebih melihat Yesus menerobos segala hambatan dan persoalan</w:t>
      </w:r>
      <w:r w:rsidR="008C117D" w:rsidRPr="0082714B">
        <w:rPr>
          <w:rFonts w:ascii="Times New Roman" w:hAnsi="Times New Roman" w:cs="Times New Roman"/>
          <w:sz w:val="24"/>
          <w:szCs w:val="24"/>
        </w:rPr>
        <w:t xml:space="preserve"> dengan memberikan pemahaman baru bagi mereka bahwa hal yang terpenting ialah mendengar tentang Injil keselamatan</w:t>
      </w:r>
      <w:r w:rsidR="000F5258">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46445/ejti.v1i2.73","ISSN":"2548-7868","abstract":"Harming, Methods of Evangelism Jesus In John 4:1-42. This type of research in this study is a qualitative research. The object of this study is the Gospel of John 4: 1-42. In writing this paper, the author will explain Evangelism approach used by Jesus Christ in the midst of people who have complex problems in the areas of social or cultural as faced by the Samaritan woman in the text of the Gospel of John 4: 1-42. Jesus broke through that gap by providing a new understanding to them that the most important thing is to hear the gospel of salvation. This approach is still relevant for believers who have the burden of evangelism. Harming, Metode Penginjilan Yesus Dalam Injil Yohanes 4:1-42. Jenis penelitian dalam penelitian ini adalah penelitian kualitatif. Objek penelitian ini adalah Injil Yohanes 4:1-42. Dalam penulisan makalah ini, penulis akan memaparkan pendekatan Penginjilan yang dipakai oleh Yesus Kristus di tengah-tengah masyarakat yang memiliki permasalahan yang kompleks di bidang sosial, maupun budaya seperti yang dihadapi oleh perempuan Samaria dalam teks Injil Yohanes 4:1-42. Yesus menerobos kesenjangan itu dengan memberikan pemahaman baru bagi mereka bahwa hal yang terpenting ialah mendengar tentang Injil keselamatan.Pendekatan ini juga masih relevan bagi orang-orang percaya yang memiliki beban terhadap penginjilan.","author":[{"dropping-particle":"","family":"Harming","given":"Harming","non-dropping-particle":"","parse-names":false,"suffix":""}],"container-title":"Evangelikal: Jurnal Teologi Injili dan Pembinaan Warga Jemaat","id":"ITEM-1","issued":{"date-parts":[["2017"]]},"title":"Metode Penginjilan Yesus Dalam Injil Yohanes 4:1-42","type":"article-journal"},"uris":["http://www.mendeley.com/documents/?uuid=50ead13b-815c-4ff2-bbad-f927a1a15fd4"]}],"mendeley":{"formattedCitation":"(Harming 2017)","plainTextFormattedCitation":"(Harming 2017)","previouslyFormattedCitation":"(Harming 201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Harming 2017)</w:t>
      </w:r>
      <w:r w:rsidR="00D94A75">
        <w:rPr>
          <w:rStyle w:val="FootnoteReference"/>
          <w:rFonts w:ascii="Times New Roman" w:hAnsi="Times New Roman" w:cs="Times New Roman"/>
          <w:sz w:val="24"/>
          <w:szCs w:val="24"/>
        </w:rPr>
        <w:fldChar w:fldCharType="end"/>
      </w:r>
      <w:r w:rsidR="000F5258">
        <w:rPr>
          <w:rFonts w:ascii="Times New Roman" w:hAnsi="Times New Roman" w:cs="Times New Roman"/>
          <w:sz w:val="24"/>
          <w:szCs w:val="24"/>
        </w:rPr>
        <w:t>.</w:t>
      </w:r>
      <w:r w:rsidR="005A7EB5" w:rsidRPr="0082714B">
        <w:rPr>
          <w:rFonts w:ascii="Times New Roman" w:hAnsi="Times New Roman" w:cs="Times New Roman"/>
          <w:sz w:val="24"/>
          <w:szCs w:val="24"/>
        </w:rPr>
        <w:t xml:space="preserve"> </w:t>
      </w:r>
      <w:r w:rsidR="00976EF7" w:rsidRPr="0082714B">
        <w:rPr>
          <w:rFonts w:ascii="Times New Roman" w:hAnsi="Times New Roman" w:cs="Times New Roman"/>
          <w:sz w:val="24"/>
          <w:szCs w:val="24"/>
        </w:rPr>
        <w:t>Oleh sebab itu Pemimpin Jemaat harus mampu memobilisasi jemaat untuk memberdayakan segala kemampuannya untuk menjadi saksi Tuhan yang efektif sampai ke ujung bumi yang sangat terbuka untuk pemberitaan Injil.</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Putrawan","given":"Bobby Kurnia","non-dropping-particle":"","parse-names":false,"suffix":""},{"dropping-particle":"","family":"Peter","given":"Ramot","non-dropping-particle":"","parse-names":false,"suffix":""}],"container-title":"JURNAL TEOLOGI GRACIA DEO","id":"ITEM-1","issue":"2","issued":{"date-parts":[["2020"]]},"page":"70-79","title":"Misi di Tengah Krisis Multidimensi","type":"article-journal","volume":"2"},"uris":["http://www.mendeley.com/documents/?uuid=dff26cf9-689d-4c7b-a201-5a8961348f6a"]}],"mendeley":{"formattedCitation":"(Putrawan and Peter 2020)","plainTextFormattedCitation":"(Putrawan and Peter 2020)","previouslyFormattedCitation":"(Putrawan and Peter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Putrawan and Peter 2020)</w:t>
      </w:r>
      <w:r w:rsidR="00D94A75">
        <w:rPr>
          <w:rStyle w:val="FootnoteReference"/>
          <w:rFonts w:ascii="Times New Roman" w:hAnsi="Times New Roman" w:cs="Times New Roman"/>
          <w:sz w:val="24"/>
          <w:szCs w:val="24"/>
        </w:rPr>
        <w:fldChar w:fldCharType="end"/>
      </w:r>
      <w:r w:rsidR="00C37733" w:rsidRPr="0082714B">
        <w:rPr>
          <w:rFonts w:ascii="Times New Roman" w:hAnsi="Times New Roman" w:cs="Times New Roman"/>
          <w:sz w:val="24"/>
          <w:szCs w:val="24"/>
        </w:rPr>
        <w:t xml:space="preserve"> </w:t>
      </w:r>
      <w:r w:rsidR="00A17DCD" w:rsidRPr="0082714B">
        <w:rPr>
          <w:rFonts w:ascii="Times New Roman" w:hAnsi="Times New Roman" w:cs="Times New Roman"/>
          <w:sz w:val="24"/>
          <w:szCs w:val="24"/>
        </w:rPr>
        <w:t>S</w:t>
      </w:r>
      <w:r w:rsidR="00C37733" w:rsidRPr="0082714B">
        <w:rPr>
          <w:rFonts w:ascii="Times New Roman" w:hAnsi="Times New Roman" w:cs="Times New Roman"/>
          <w:sz w:val="24"/>
          <w:szCs w:val="24"/>
        </w:rPr>
        <w:t>ejatinya bahwa pelayanan tertinggi yang dapat dikerjakan oleh orang percaya adalah membawa orang bukan kr</w:t>
      </w:r>
      <w:r w:rsidR="005F24B6">
        <w:rPr>
          <w:rFonts w:ascii="Times New Roman" w:hAnsi="Times New Roman" w:cs="Times New Roman"/>
          <w:sz w:val="24"/>
          <w:szCs w:val="24"/>
        </w:rPr>
        <w:t xml:space="preserve">isten kepada Kristus itu sendiri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Glasser","given":"Arthur F.","non-dropping-particle":"","parse-names":false,"suffix":""}],"id":"ITEM-1","issued":{"date-parts":[["2007"]]},"publisher":"Yayasan Komunikasi Bina Kasih","publisher-place":"Jakarta","title":"“Rasul Paulus dan Tugas Penginjilan” dalam Misi Menurut Perspektif Alkitab","type":"book"},"locator":"145-147","uris":["http://www.mendeley.com/documents/?uuid=82c38d72-f96e-4a65-af51-44afa633063f"]}],"mendeley":{"formattedCitation":"(Glasser 2007:145–47)","plainTextFormattedCitation":"(Glasser 2007:145–47)","previouslyFormattedCitation":"(Glasser 2007:145–4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Glasser 2007:145–47)</w:t>
      </w:r>
      <w:r w:rsidR="00D94A75">
        <w:rPr>
          <w:rStyle w:val="FootnoteReference"/>
          <w:rFonts w:ascii="Times New Roman" w:hAnsi="Times New Roman" w:cs="Times New Roman"/>
          <w:sz w:val="24"/>
          <w:szCs w:val="24"/>
        </w:rPr>
        <w:fldChar w:fldCharType="end"/>
      </w:r>
      <w:r w:rsidR="005F24B6">
        <w:rPr>
          <w:rFonts w:ascii="Times New Roman" w:hAnsi="Times New Roman" w:cs="Times New Roman"/>
          <w:sz w:val="24"/>
          <w:szCs w:val="24"/>
        </w:rPr>
        <w:t>.</w:t>
      </w:r>
    </w:p>
    <w:p w:rsidR="007A534A" w:rsidRPr="0082714B" w:rsidRDefault="007558B8" w:rsidP="007A534A">
      <w:pPr>
        <w:spacing w:after="0" w:line="240" w:lineRule="auto"/>
        <w:ind w:firstLine="720"/>
        <w:jc w:val="both"/>
        <w:rPr>
          <w:rFonts w:ascii="Times New Roman" w:hAnsi="Times New Roman" w:cs="Times New Roman"/>
          <w:sz w:val="24"/>
          <w:szCs w:val="24"/>
        </w:rPr>
      </w:pPr>
      <w:r w:rsidRPr="0082714B">
        <w:rPr>
          <w:rFonts w:ascii="Times New Roman" w:hAnsi="Times New Roman" w:cs="Times New Roman"/>
          <w:sz w:val="24"/>
          <w:szCs w:val="24"/>
        </w:rPr>
        <w:t xml:space="preserve">Orang percaya dan  </w:t>
      </w:r>
      <w:r w:rsidR="005A7EB5" w:rsidRPr="0082714B">
        <w:rPr>
          <w:rFonts w:ascii="Times New Roman" w:hAnsi="Times New Roman" w:cs="Times New Roman"/>
          <w:sz w:val="24"/>
          <w:szCs w:val="24"/>
        </w:rPr>
        <w:t xml:space="preserve">gereja diutus untuk menjadi saksi, </w:t>
      </w:r>
      <w:r w:rsidR="00F70079" w:rsidRPr="0082714B">
        <w:rPr>
          <w:rFonts w:ascii="Times New Roman" w:hAnsi="Times New Roman" w:cs="Times New Roman"/>
          <w:sz w:val="24"/>
          <w:szCs w:val="24"/>
        </w:rPr>
        <w:t xml:space="preserve">terlebih </w:t>
      </w:r>
      <w:r w:rsidR="003A6AFE" w:rsidRPr="0082714B">
        <w:rPr>
          <w:rFonts w:ascii="Times New Roman" w:hAnsi="Times New Roman" w:cs="Times New Roman"/>
          <w:sz w:val="24"/>
          <w:szCs w:val="24"/>
        </w:rPr>
        <w:t>menghadirkan sh</w:t>
      </w:r>
      <w:r w:rsidR="005A7EB5" w:rsidRPr="0082714B">
        <w:rPr>
          <w:rFonts w:ascii="Times New Roman" w:hAnsi="Times New Roman" w:cs="Times New Roman"/>
          <w:sz w:val="24"/>
          <w:szCs w:val="24"/>
        </w:rPr>
        <w:t>alom</w:t>
      </w:r>
      <w:r w:rsidR="003A6AFE" w:rsidRPr="0082714B">
        <w:rPr>
          <w:rFonts w:ascii="Times New Roman" w:hAnsi="Times New Roman" w:cs="Times New Roman"/>
          <w:sz w:val="24"/>
          <w:szCs w:val="24"/>
        </w:rPr>
        <w:t xml:space="preserve"> </w:t>
      </w:r>
      <w:r w:rsidR="005A7EB5" w:rsidRPr="0082714B">
        <w:rPr>
          <w:rFonts w:ascii="Times New Roman" w:hAnsi="Times New Roman" w:cs="Times New Roman"/>
          <w:sz w:val="24"/>
          <w:szCs w:val="24"/>
        </w:rPr>
        <w:t xml:space="preserve"> Allah yang menjadi sumber cinta kasih, kepedulian, keadilan dan kebenaran bagi masyarakat</w:t>
      </w:r>
      <w:r w:rsidR="005F24B6">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7196/kenosis.v6i1.85","ISSN":"2460-6901","abstract":"Tulisan ini merupakan upaya untuk menelusuri kembali jejak-jejak awal pengutusan gereja yang terepresentasi melalui pengutusan para murid pada saat Yesus menampakkan diri kepada para murid dalam kisah Yohanes 20:19-23. Kajian ini bertujuan untuk menemukan gambaran orientasi pengutusan Gereja dan relevansinya dalam konteks kemajemukan di Indonesia. Kajian terhadap cerita penampakan diri Yesus kepada murid-murid dilakukan melalui pendekatan naratif dan berfokus pada unsur-unsur narasi seperti latar, tokoh dan penokohan, alur maupun aspek kontras yang muncul di dalam cerita. Selain itu, teks Yoh. 20:19-23 dianalisis menggunakan perspektif tahapan rekonsiliasi yang dikembangkan oleh Robert J. Schreiter. Studi ini menunjukkan bahwa berdasarkan kisah Yoh. 20:19-20 misi pengutusan gereja dapat dikembangkan dari misi tradisional ke misi rekonsiliasi. Pengutusan gereja bukan hanya dengan misi tradisional, seperti kristenisasi, melainkan pengutusan untuk misi rekonsiliasi dan perdamaian di dunia. Pengutusan gereja dengan misi rekonsiliasi dan perdamaian inilah yang penting dan harus dijalankan dalam konteks kemajemukan agama di Indonesia.","author":[{"dropping-particle":"","family":"Sopacuaperu","given":"Eklepinus Jefry","non-dropping-particle":"","parse-names":false,"suffix":""}],"container-title":"KENOSIS: Jurnal Kajian Teologi","id":"ITEM-1","issue":"1","issued":{"date-parts":[["2020"]]},"page":"64-84","title":"Misi Rekonsiliasi dalam Konteks Kemajemukan Agama di Indonesia: Analisis Naratif Yohanes 20:19-23 dan Implikasi Misiologisnya","type":"article-journal","volume":"6"},"uris":["http://www.mendeley.com/documents/?uuid=b014e2c9-3a5a-45ca-a3aa-e987ea3fe91b"]}],"mendeley":{"formattedCitation":"(Sopacuaperu 2020)","plainTextFormattedCitation":"(Sopacuaperu 2020)","previouslyFormattedCitation":"(Sopacuaperu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Sopacuaperu 2020)</w:t>
      </w:r>
      <w:r w:rsidR="00D94A75">
        <w:rPr>
          <w:rStyle w:val="FootnoteReference"/>
          <w:rFonts w:ascii="Times New Roman" w:hAnsi="Times New Roman" w:cs="Times New Roman"/>
          <w:sz w:val="24"/>
          <w:szCs w:val="24"/>
        </w:rPr>
        <w:fldChar w:fldCharType="end"/>
      </w:r>
      <w:r w:rsidR="005F24B6">
        <w:rPr>
          <w:rFonts w:ascii="Times New Roman" w:hAnsi="Times New Roman" w:cs="Times New Roman"/>
          <w:sz w:val="24"/>
          <w:szCs w:val="24"/>
        </w:rPr>
        <w:t>.</w:t>
      </w:r>
      <w:r w:rsidR="005A7EB5" w:rsidRPr="0082714B">
        <w:rPr>
          <w:rFonts w:ascii="Times New Roman" w:hAnsi="Times New Roman" w:cs="Times New Roman"/>
          <w:sz w:val="24"/>
          <w:szCs w:val="24"/>
        </w:rPr>
        <w:t xml:space="preserve"> </w:t>
      </w:r>
      <w:r w:rsidR="003A6AFE" w:rsidRPr="0082714B">
        <w:rPr>
          <w:rFonts w:ascii="Times New Roman" w:hAnsi="Times New Roman" w:cs="Times New Roman"/>
          <w:sz w:val="24"/>
          <w:szCs w:val="24"/>
        </w:rPr>
        <w:t>Berdasarkan makna</w:t>
      </w:r>
      <w:r w:rsidR="005A7EB5" w:rsidRPr="0082714B">
        <w:rPr>
          <w:rFonts w:ascii="Times New Roman" w:hAnsi="Times New Roman" w:cs="Times New Roman"/>
          <w:sz w:val="24"/>
          <w:szCs w:val="24"/>
        </w:rPr>
        <w:t xml:space="preserve"> penginjilan adalah janji Allah secara pribadi untuk membebaskan umat-Nya dari dosa. Umat Allah memiliki kewajiban penting melakukan tugas penginjilan dengan memberitakan kabar baik. Hal ini ditegaskan lagi pada Amanat Agung Kristus (Mat. 28:19-20; Mar. 16:15-18; Luk. 24:44-49; Yoh. 20:19-20; Kis. 1:6-8).</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ISSN":"2086-0935","abstract":"Involvement in mission is an obligation that must be carried by all members of the Seventh-day Adventist Church. Mission is not an option to be done or not done. Mission is God's heart, His is a command to be implemented by all his people. Involvement in the mission can be divided into two different categories according to the Lord's call. The first category are those who are called to engage directly in the mission field as a missionary. The second category are those who are called to be missionaries senders.","author":[{"dropping-particle":"","family":"Nainggolan","given":"B.","non-dropping-particle":"","parse-names":false,"suffix":""}],"container-title":"Jurnal Koinonia","id":"ITEM-1","issue":"2","issued":{"date-parts":[["2014"]]},"page":"15-45","title":"Konsep Amanat Agung Berdasarkan Matius 28:18–20 Dalam Misi","type":"article-journal","volume":"8"},"uris":["http://www.mendeley.com/documents/?uuid=3ca8eee6-0036-4e65-844d-4faa0cf85150"]}],"mendeley":{"formattedCitation":"(B. Nainggolan 2014)","plainTextFormattedCitation":"(B. Nainggolan 2014)","previouslyFormattedCitation":"(B. Nainggolan 2014)"},"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B. Nainggolan 2014)</w:t>
      </w:r>
      <w:r w:rsidR="00D94A75">
        <w:rPr>
          <w:rStyle w:val="FootnoteReference"/>
          <w:rFonts w:ascii="Times New Roman" w:hAnsi="Times New Roman" w:cs="Times New Roman"/>
          <w:sz w:val="24"/>
          <w:szCs w:val="24"/>
        </w:rPr>
        <w:fldChar w:fldCharType="end"/>
      </w:r>
      <w:r w:rsidR="006C6AF2" w:rsidRPr="0082714B">
        <w:rPr>
          <w:rFonts w:ascii="Times New Roman" w:hAnsi="Times New Roman" w:cs="Times New Roman"/>
          <w:sz w:val="24"/>
          <w:szCs w:val="24"/>
        </w:rPr>
        <w:t xml:space="preserve"> Pernyataan Yesus pun didukung dengan kuat prilaku dan ketaatanNya sebagai pribadi yang Yesus sebagai contoh yang luar biasa dan memberi pengaruhi bagi para pengikutNya, Yesus menjadi contoh positif tentang bagaimana penginjilan menjadi gaya hidup-Nya</w:t>
      </w:r>
      <w:r w:rsidR="005F24B6">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Evangelism must become the lifestyle of all believers. Evangelism agrees to preach the good news about salvation in Jesus Christ and win people to Him, according to the Great Commission in Matthew 28:19-20. We have to be a witness of Jesus Christ and His Gospel as our lifestyle. Being a Christian is like being a witness for Jesus. Evangelism and witnessing are a major part of a believer's life with values that are in accordance with Christ's teachings. The Lord Jesus became a positive example of how evangelism became His lifestyle. In practice, the church develops a discipleship process to help, direct and produce the results of the gospel message and establish new believers in fellowship, holy baptized, discipleship, and practice. Being externally applied in two important parts namely go and make all the tribes become disciples of Christ. These two external parts will be accomplished by an effective compilation that has been disciplined as a disciple of Christ holistically. This external implementation guides and encourages each church to diligently preach the Gospel of Christ as a lifestyle in various life discussions.","author":[{"dropping-particle":"","family":"Stephanus","given":"Djuwansah Suhendro P","non-dropping-particle":"","parse-names":false,"suffix":""}],"container-title":"Redominate","id":"ITEM-1","issued":{"date-parts":[["2019"]]},"title":"Mengajarkan Penginjilan sebagai Gaya Hidup Orang Percaya","type":"article-journal"},"uris":["http://www.mendeley.com/documents/?uuid=a6001950-99c7-4da6-96c2-c7b95798523e"]}],"mendeley":{"formattedCitation":"(Stephanus 2019)","plainTextFormattedCitation":"(Stephanus 2019)","previouslyFormattedCitation":"(Stephanus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Stephanus 2019)</w:t>
      </w:r>
      <w:r w:rsidR="00D94A75">
        <w:rPr>
          <w:rStyle w:val="FootnoteReference"/>
          <w:rFonts w:ascii="Times New Roman" w:hAnsi="Times New Roman" w:cs="Times New Roman"/>
          <w:sz w:val="24"/>
          <w:szCs w:val="24"/>
        </w:rPr>
        <w:fldChar w:fldCharType="end"/>
      </w:r>
      <w:r w:rsidR="005F24B6">
        <w:rPr>
          <w:rFonts w:ascii="Times New Roman" w:hAnsi="Times New Roman" w:cs="Times New Roman"/>
          <w:sz w:val="24"/>
          <w:szCs w:val="24"/>
        </w:rPr>
        <w:t>.</w:t>
      </w:r>
      <w:r w:rsidR="00C77E3C" w:rsidRPr="0082714B">
        <w:rPr>
          <w:rFonts w:ascii="Times New Roman" w:hAnsi="Times New Roman" w:cs="Times New Roman"/>
          <w:sz w:val="24"/>
          <w:szCs w:val="24"/>
        </w:rPr>
        <w:t xml:space="preserve"> </w:t>
      </w:r>
      <w:r w:rsidR="00637089" w:rsidRPr="0082714B">
        <w:rPr>
          <w:rFonts w:ascii="Times New Roman" w:hAnsi="Times New Roman" w:cs="Times New Roman"/>
          <w:sz w:val="24"/>
          <w:szCs w:val="24"/>
        </w:rPr>
        <w:t>Seperti Paulus dan Barnabas diutus untuk membawa bantuan bencana kelaparan (Kis. 11:27–30). Kemudian, mereka diutus untuk melakukan penginjilan dan perintisan jemaat (Kis. 13:1–3)</w:t>
      </w:r>
      <w:r w:rsidR="005F24B6">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Wright","given":"Christopher J. H.","non-dropping-particle":"","parse-names":false,"suffix":""}],"id":"ITEM-1","issued":{"date-parts":[["2011"]]},"publisher":"Literatur Perkantas","publisher-place":"Jakarta","title":"Misi Umat Allah:Sebuah Teologi Biblika Tentang Misi Gereja","type":"book"},"locator":"26-27","uris":["http://www.mendeley.com/documents/?uuid=954497d3-91fe-4402-95a9-eee82c9471e0"]}],"mendeley":{"formattedCitation":"(Wright 2011:26–27)","plainTextFormattedCitation":"(Wright 2011:26–27)","previouslyFormattedCitation":"(Wright 2011:26–2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right 2011:26–27)</w:t>
      </w:r>
      <w:r w:rsidR="00D94A75">
        <w:rPr>
          <w:rStyle w:val="FootnoteReference"/>
          <w:rFonts w:ascii="Times New Roman" w:hAnsi="Times New Roman" w:cs="Times New Roman"/>
          <w:sz w:val="24"/>
          <w:szCs w:val="24"/>
        </w:rPr>
        <w:fldChar w:fldCharType="end"/>
      </w:r>
      <w:r w:rsidR="005F24B6">
        <w:rPr>
          <w:rFonts w:ascii="Times New Roman" w:hAnsi="Times New Roman" w:cs="Times New Roman"/>
          <w:sz w:val="24"/>
          <w:szCs w:val="24"/>
        </w:rPr>
        <w:t xml:space="preserve">. </w:t>
      </w:r>
      <w:r w:rsidR="00333480" w:rsidRPr="0082714B">
        <w:rPr>
          <w:rFonts w:ascii="Times New Roman" w:hAnsi="Times New Roman" w:cs="Times New Roman"/>
          <w:iCs/>
          <w:color w:val="000000"/>
          <w:sz w:val="24"/>
          <w:szCs w:val="24"/>
          <w:lang w:val="id-ID" w:eastAsia="id-ID"/>
        </w:rPr>
        <w:t xml:space="preserve"> </w:t>
      </w:r>
      <w:r w:rsidR="00FA12A6" w:rsidRPr="0082714B">
        <w:rPr>
          <w:rFonts w:ascii="Times New Roman" w:hAnsi="Times New Roman" w:cs="Times New Roman"/>
          <w:iCs/>
          <w:color w:val="000000"/>
          <w:sz w:val="24"/>
          <w:szCs w:val="24"/>
          <w:lang w:val="id-ID" w:eastAsia="id-ID"/>
        </w:rPr>
        <w:t>Sebab misi juga menjadi prasyarat untuk pert</w:t>
      </w:r>
      <w:r w:rsidR="00647C86">
        <w:rPr>
          <w:rFonts w:ascii="Times New Roman" w:hAnsi="Times New Roman" w:cs="Times New Roman"/>
          <w:iCs/>
          <w:color w:val="000000"/>
          <w:sz w:val="24"/>
          <w:szCs w:val="24"/>
          <w:lang w:val="id-ID" w:eastAsia="id-ID"/>
        </w:rPr>
        <w:t xml:space="preserve">umbuhan dan pengembangan gereja </w:t>
      </w:r>
      <w:r w:rsidR="00FA12A6" w:rsidRPr="0082714B">
        <w:rPr>
          <w:rStyle w:val="FootnoteReference"/>
          <w:rFonts w:ascii="Times New Roman" w:hAnsi="Times New Roman" w:cs="Times New Roman"/>
          <w:iCs/>
          <w:color w:val="000000"/>
          <w:sz w:val="24"/>
          <w:szCs w:val="24"/>
          <w:lang w:eastAsia="id-ID"/>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Woga","given":"Edmund","non-dropping-particle":"","parse-names":false,"suffix":""}],"id":"ITEM-1","issued":{"date-parts":[["2009"]]},"publisher":"penerbit Kanisius","publisher-place":"Yogyakarta","title":"Misi, Misiologi, dan Evangelisasi di Indonesia","type":"book"},"locator":"3","uris":["http://www.mendeley.com/documents/?uuid=53815c9c-b9ca-4311-9da6-8ece7f25cec3","http://www.mendeley.com/documents/?uuid=3590b106-9534-4be0-8eb4-1e10c432aaa4"]}],"mendeley":{"formattedCitation":"(Woga 2009:3)","plainTextFormattedCitation":"(Woga 2009:3)","previouslyFormattedCitation":"(Woga 2009:3)"},"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Woga 2009:3)</w:t>
      </w:r>
      <w:r w:rsidR="00D94A75">
        <w:rPr>
          <w:rStyle w:val="FootnoteReference"/>
          <w:rFonts w:ascii="Times New Roman" w:hAnsi="Times New Roman" w:cs="Times New Roman"/>
          <w:sz w:val="24"/>
          <w:szCs w:val="24"/>
        </w:rPr>
        <w:fldChar w:fldCharType="end"/>
      </w:r>
      <w:r w:rsidR="00647C86">
        <w:rPr>
          <w:rFonts w:ascii="Times New Roman" w:hAnsi="Times New Roman" w:cs="Times New Roman"/>
          <w:iCs/>
          <w:color w:val="000000"/>
          <w:sz w:val="24"/>
          <w:szCs w:val="24"/>
          <w:lang w:eastAsia="id-ID"/>
        </w:rPr>
        <w:t xml:space="preserve">. </w:t>
      </w:r>
      <w:r w:rsidR="00FA12A6" w:rsidRPr="0082714B">
        <w:rPr>
          <w:rFonts w:ascii="Times New Roman" w:hAnsi="Times New Roman" w:cs="Times New Roman"/>
          <w:sz w:val="24"/>
          <w:szCs w:val="24"/>
        </w:rPr>
        <w:t xml:space="preserve">Dan </w:t>
      </w:r>
      <w:r w:rsidR="00FA12A6" w:rsidRPr="0082714B">
        <w:rPr>
          <w:rFonts w:ascii="Times New Roman" w:hAnsi="Times New Roman" w:cs="Times New Roman"/>
          <w:sz w:val="24"/>
          <w:szCs w:val="24"/>
          <w:lang w:val="id-ID"/>
        </w:rPr>
        <w:t xml:space="preserve">hal ini </w:t>
      </w:r>
      <w:r w:rsidR="00FA12A6" w:rsidRPr="0082714B">
        <w:rPr>
          <w:rFonts w:ascii="Times New Roman" w:hAnsi="Times New Roman" w:cs="Times New Roman"/>
          <w:sz w:val="24"/>
          <w:szCs w:val="24"/>
        </w:rPr>
        <w:t xml:space="preserve">merupakan tugas </w:t>
      </w:r>
      <w:r w:rsidR="00FA12A6" w:rsidRPr="0082714B">
        <w:rPr>
          <w:rFonts w:ascii="Times New Roman" w:hAnsi="Times New Roman" w:cs="Times New Roman"/>
          <w:sz w:val="24"/>
          <w:szCs w:val="24"/>
          <w:lang w:val="id-ID"/>
        </w:rPr>
        <w:t xml:space="preserve">dan tanggung jawab </w:t>
      </w:r>
      <w:r w:rsidR="00FA12A6" w:rsidRPr="0082714B">
        <w:rPr>
          <w:rFonts w:ascii="Times New Roman" w:hAnsi="Times New Roman" w:cs="Times New Roman"/>
          <w:sz w:val="24"/>
          <w:szCs w:val="24"/>
        </w:rPr>
        <w:t>yang tidak dapat ditolak oleh semua orang percaya,  karena sesuai dengan sifatnya, yakni sebuah amanat ya</w:t>
      </w:r>
      <w:r w:rsidR="00647C86">
        <w:rPr>
          <w:rFonts w:ascii="Times New Roman" w:hAnsi="Times New Roman" w:cs="Times New Roman"/>
          <w:sz w:val="24"/>
          <w:szCs w:val="24"/>
        </w:rPr>
        <w:t xml:space="preserve">ng datangnya dari Allah sendiri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Hartono","given":"Handreas","non-dropping-particle":"","parse-names":false,"suffix":""}],"container-title":"kurios","id":"ITEM-1","issue":"2","issued":{"date-parts":[["2018"]]},"page":"157-166.","title":"Mengaktualisasikan Amanat Agung Matius 28:19-20 dalam Konteks Era Digital","type":"article-journal","volume":"4"},"uris":["http://www.mendeley.com/documents/?uuid=00208167-d24b-41dc-add0-3716f2c7cde7","http://www.mendeley.com/documents/?uuid=27b60779-24f5-401f-8538-2dcf31b44157"]}],"mendeley":{"formattedCitation":"(Hartono 2018)","plainTextFormattedCitation":"(Hartono 2018)","previouslyFormattedCitation":"(Hartono 2018)"},"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Hartono 2018)</w:t>
      </w:r>
      <w:r w:rsidR="00D94A75">
        <w:rPr>
          <w:rStyle w:val="FootnoteReference"/>
          <w:rFonts w:ascii="Times New Roman" w:hAnsi="Times New Roman" w:cs="Times New Roman"/>
          <w:sz w:val="24"/>
          <w:szCs w:val="24"/>
        </w:rPr>
        <w:fldChar w:fldCharType="end"/>
      </w:r>
      <w:r w:rsidR="00647C86">
        <w:rPr>
          <w:rFonts w:ascii="Times New Roman" w:hAnsi="Times New Roman" w:cs="Times New Roman"/>
          <w:sz w:val="24"/>
          <w:szCs w:val="24"/>
        </w:rPr>
        <w:t xml:space="preserve">. </w:t>
      </w:r>
      <w:r w:rsidR="006C6AF2" w:rsidRPr="0082714B">
        <w:rPr>
          <w:rFonts w:ascii="Times New Roman" w:hAnsi="Times New Roman" w:cs="Times New Roman"/>
          <w:sz w:val="24"/>
          <w:szCs w:val="24"/>
          <w:lang w:eastAsia="x-none"/>
        </w:rPr>
        <w:t xml:space="preserve">Di dalam Amanat Agung terkandung misi Allah bagi </w:t>
      </w:r>
      <w:r w:rsidR="006C6AF2" w:rsidRPr="0082714B">
        <w:rPr>
          <w:rFonts w:ascii="Times New Roman" w:hAnsi="Times New Roman" w:cs="Times New Roman"/>
          <w:sz w:val="24"/>
          <w:szCs w:val="24"/>
          <w:lang w:val="id-ID" w:eastAsia="x-none"/>
        </w:rPr>
        <w:t xml:space="preserve">orang </w:t>
      </w:r>
      <w:r w:rsidR="006C6AF2" w:rsidRPr="0082714B">
        <w:rPr>
          <w:rFonts w:ascii="Times New Roman" w:hAnsi="Times New Roman" w:cs="Times New Roman"/>
          <w:sz w:val="24"/>
          <w:szCs w:val="24"/>
          <w:lang w:val="id-ID" w:eastAsia="x-none"/>
        </w:rPr>
        <w:lastRenderedPageBreak/>
        <w:t xml:space="preserve">percaya </w:t>
      </w:r>
      <w:r w:rsidR="006C6AF2" w:rsidRPr="0082714B">
        <w:rPr>
          <w:rFonts w:ascii="Times New Roman" w:hAnsi="Times New Roman" w:cs="Times New Roman"/>
          <w:sz w:val="24"/>
          <w:szCs w:val="24"/>
          <w:lang w:eastAsia="x-none"/>
        </w:rPr>
        <w:t xml:space="preserve">secara utuh, lengkap dan praktis serta dapat diimplementasikan di dalam </w:t>
      </w:r>
      <w:r w:rsidR="006C6AF2" w:rsidRPr="0082714B">
        <w:rPr>
          <w:rFonts w:ascii="Times New Roman" w:hAnsi="Times New Roman" w:cs="Times New Roman"/>
          <w:sz w:val="24"/>
          <w:szCs w:val="24"/>
          <w:lang w:val="id-ID" w:eastAsia="x-none"/>
        </w:rPr>
        <w:t>kehidupan sehari-hari masa kini.</w:t>
      </w:r>
      <w:r w:rsidR="00FA12A6" w:rsidRPr="0082714B">
        <w:rPr>
          <w:rFonts w:ascii="Times New Roman" w:hAnsi="Times New Roman" w:cs="Times New Roman"/>
          <w:sz w:val="24"/>
          <w:szCs w:val="24"/>
          <w:lang w:eastAsia="x-none"/>
        </w:rPr>
        <w:t xml:space="preserve"> Oleh karena itu </w:t>
      </w:r>
      <w:r w:rsidR="006C6AF2" w:rsidRPr="0082714B">
        <w:rPr>
          <w:rFonts w:ascii="Times New Roman" w:hAnsi="Times New Roman" w:cs="Times New Roman"/>
          <w:sz w:val="24"/>
          <w:szCs w:val="24"/>
        </w:rPr>
        <w:t>dapat dipastikan bahwa pemuridan yang misioner oleh gereja dan orang percaya untuk menghasilkan jemaat yang mampu melakukan amanat agung Yesus Kristus,</w:t>
      </w:r>
      <w:r w:rsidR="00647C86">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3991/epigraphe.v3i2.126","ISSN":"2614-7203","abstract":"The development and expansion of the church is a dream for many local churches. One of the most effective ways to develop or expand a local church is to do evangelism according to the great commission in Matthew 28: 19-20. To be able to move the congregation to carry out missionary activities missionary discipleship is needed. The article is a qualitative study of the significant influence of missionary discipleship on the expansion of the local church. By using a qualitative approach and descriptive method, the results obtained recommending the holding of missionary discipleship by the church to produce a congregation capable of carrying out the great commission of Jesus Christ.AbstrakPerkembangan dan perluasan gereja merupakan idaman bagi banyak gerejaa lokal. Salah satu cara yang paling efektif untuk mengembangkan atau melakukan ekspansi gereja lokal adalah melakukan penginjilan sesuai amanat agung dalam Matius 28:19-20. Untuk dapat menggerakkan jemaat melakukan kegiatan misi diperlukan pemuridan secara misioner. Artikel merupakan penelitian kualitatif tentang pengaruh signifikan dari pemuridan misioner terhadap perluasan gereja lokal. Dengan menggunakan pendekatan kualitatif dan metode deskriptif, diperoleh hasil yang merekomendasikan diadakannya pemuridan misioner oleh gereja untuk menghasilkan jemaat yang mampu melakukan amanat agung Yesus Kristus.","author":[{"dropping-particle":"","family":"Subekti","given":"Tri","non-dropping-particle":"","parse-names":false,"suffix":""}],"container-title":"EPIGRAPHE: Jurnal Teologi dan Pelayanan Kristiani","id":"ITEM-1","issued":{"date-parts":[["2019"]]},"title":"Pemuridan Misioner dalam Menyiapkan Perluasan Gereja Lokal","type":"article-journal"},"uris":["http://www.mendeley.com/documents/?uuid=4c184205-5c8f-489a-b2e9-ed78db62e6ca"]}],"mendeley":{"formattedCitation":"(Subekti 2019)","plainTextFormattedCitation":"(Subekti 2019)","previouslyFormattedCitation":"(Subekti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Subekti 2019)</w:t>
      </w:r>
      <w:r w:rsidR="00D94A75">
        <w:rPr>
          <w:rStyle w:val="FootnoteReference"/>
          <w:rFonts w:ascii="Times New Roman" w:hAnsi="Times New Roman" w:cs="Times New Roman"/>
          <w:sz w:val="24"/>
          <w:szCs w:val="24"/>
        </w:rPr>
        <w:fldChar w:fldCharType="end"/>
      </w:r>
      <w:r w:rsidR="007A534A" w:rsidRPr="0082714B">
        <w:rPr>
          <w:rFonts w:ascii="Times New Roman" w:hAnsi="Times New Roman" w:cs="Times New Roman"/>
          <w:sz w:val="24"/>
          <w:szCs w:val="24"/>
        </w:rPr>
        <w:t xml:space="preserve"> </w:t>
      </w:r>
      <w:r w:rsidR="007A534A" w:rsidRPr="0082714B">
        <w:rPr>
          <w:rFonts w:ascii="Times New Roman" w:hAnsi="Times New Roman" w:cs="Times New Roman"/>
          <w:sz w:val="24"/>
          <w:szCs w:val="24"/>
          <w:lang w:val="id-ID"/>
        </w:rPr>
        <w:t xml:space="preserve">panggilan Allah untuk misi </w:t>
      </w:r>
      <w:r w:rsidR="00647C86">
        <w:rPr>
          <w:rFonts w:ascii="Times New Roman" w:hAnsi="Times New Roman" w:cs="Times New Roman"/>
          <w:sz w:val="24"/>
          <w:szCs w:val="24"/>
          <w:lang w:val="id-ID"/>
        </w:rPr>
        <w:t xml:space="preserve">adalah panggilan untuk melayani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Kirk","given":"J. Andrew","non-dropping-particle":"","parse-names":false,"suffix":""}],"id":"ITEM-1","issued":{"date-parts":[["2015"]]},"publisher":"BPK Gunung Mulia","publisher-place":"Jakarta","title":"Apa itu Misi, suatu penelusuran Teologis","type":"book"},"locator":"38","uris":["http://www.mendeley.com/documents/?uuid=85681207-5645-4029-a861-18008b983448","http://www.mendeley.com/documents/?uuid=c656900f-2ad8-42f7-827c-3d4863230ca6"]}],"mendeley":{"formattedCitation":"(Kirk 2015:38)","plainTextFormattedCitation":"(Kirk 2015:38)","previouslyFormattedCitation":"(Kirk 2015:38)"},"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Kirk 2015:38)</w:t>
      </w:r>
      <w:r w:rsidR="00D94A75">
        <w:rPr>
          <w:rStyle w:val="FootnoteReference"/>
          <w:rFonts w:ascii="Times New Roman" w:hAnsi="Times New Roman" w:cs="Times New Roman"/>
          <w:sz w:val="24"/>
          <w:szCs w:val="24"/>
        </w:rPr>
        <w:fldChar w:fldCharType="end"/>
      </w:r>
      <w:r w:rsidR="00647C86">
        <w:rPr>
          <w:rFonts w:ascii="Times New Roman" w:hAnsi="Times New Roman" w:cs="Times New Roman"/>
          <w:sz w:val="24"/>
          <w:szCs w:val="24"/>
        </w:rPr>
        <w:t xml:space="preserve">. </w:t>
      </w:r>
      <w:r w:rsidR="007A534A" w:rsidRPr="0082714B">
        <w:rPr>
          <w:rFonts w:ascii="Times New Roman" w:hAnsi="Times New Roman" w:cs="Times New Roman"/>
          <w:sz w:val="24"/>
          <w:szCs w:val="24"/>
        </w:rPr>
        <w:t>Sehingga amanat agung menjadikan orang percaya memiliki sikap hati yang tunduk</w:t>
      </w:r>
      <w:r w:rsidR="00647C86">
        <w:rPr>
          <w:rFonts w:ascii="Times New Roman" w:hAnsi="Times New Roman" w:cs="Times New Roman"/>
          <w:sz w:val="24"/>
          <w:szCs w:val="24"/>
        </w:rPr>
        <w:t xml:space="preserve">, mendengar kepada firman Tuhan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30648/dun.v1i1.99","ISSN":"2541-3937","abstract":"Di dalam sutdi Perjanjian Lama, hikmat menjadi bagian yang terpenting dalam aktualisasi hidup tokoh yang berhasil. Di antara tokoh tersebut adalah Salomo yang disebut sebagai orang yang paling berhikmat, sehingga pada zamannya ia tidak tertandingi dalam banyak hal mencakup seluruh aspek kehidupan mausia saat itu. Intinya, Perjanjian Lama menunjukkan nilai lebih yang diberikan oleh hikmat yang tidak dapat dilakukan oleh orang pada umumnya.  Kajian ini merupakan penelitian teks 1 Raja-Raja 3:1-15 tentang hikmat yang diperoleh Salomo. Hikmat yang diberikan oleh Allah pada waktu itu pada hakikatnya adalah sebuah jawaban atas permintaan Salomo tentang hati yang mendengar atau dengar-dengaran. Di sisi lain, Pendidikan Kristen hadir untuk mendidik peserta didik memiliki sikap hati yang tunduk, mendengar kepada firman Tuhan. Studi ini bertujuan untuk menunjukkan pencapaian hidup yang berkualitas oleh hikmat melalui Pendidikan Kristiani. In the Old Testament study, wisdom becomes a most important theme of succeesful men’s actualizing live. It is Solomon as a wisest man of his time, so none could stand against, in many things involving whole life’s aspect. The point is, Old Testament shows superior value given by wisdom which people couldn’t do in general. This study is a textual research on 1 Kings 3:1-15 which about Solomon’s acquiring wisdom. God’s giving wisdom basically is a response on what Solomon asked before, that is about a hearing heart. On the other side, Christianity Education is existing to educate people for having a heart of obey, to hear God’s Word. This study is aiming to show achieving life’s quality by wisdom through Christianity Education.","author":[{"dropping-particle":"","family":"Siahaan","given":"Harls Evan Rianto","non-dropping-particle":"","parse-names":false,"suffix":""}],"container-title":"DUNAMIS: Jurnal Penelitian Teologi dan Pendidikan Kristiani","id":"ITEM-1","issued":{"date-parts":[["2016"]]},"title":"Hikmat Sebagai Implikasi Pendidikan Kristiani: Refleksi 1 Raja-raja 3:1-15","type":"article-journal"},"uris":["http://www.mendeley.com/documents/?uuid=6aeee1d7-bdd1-4b08-b927-d851cc3c26c2"]}],"mendeley":{"formattedCitation":"(Siahaan 2016)","plainTextFormattedCitation":"(Siahaan 2016)","previouslyFormattedCitation":"(Siahaan 2016)"},"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Siahaan 2016)</w:t>
      </w:r>
      <w:r w:rsidR="00D94A75">
        <w:rPr>
          <w:rStyle w:val="FootnoteReference"/>
          <w:rFonts w:ascii="Times New Roman" w:hAnsi="Times New Roman" w:cs="Times New Roman"/>
          <w:sz w:val="24"/>
          <w:szCs w:val="24"/>
        </w:rPr>
        <w:fldChar w:fldCharType="end"/>
      </w:r>
      <w:r w:rsidR="00647C86">
        <w:rPr>
          <w:rFonts w:ascii="Times New Roman" w:hAnsi="Times New Roman" w:cs="Times New Roman"/>
          <w:sz w:val="24"/>
          <w:szCs w:val="24"/>
        </w:rPr>
        <w:t>.</w:t>
      </w:r>
      <w:r w:rsidR="007A534A" w:rsidRPr="0082714B">
        <w:rPr>
          <w:rFonts w:ascii="Times New Roman" w:hAnsi="Times New Roman" w:cs="Times New Roman"/>
          <w:sz w:val="24"/>
          <w:szCs w:val="24"/>
        </w:rPr>
        <w:t xml:space="preserve"> Oleh sebab itu g</w:t>
      </w:r>
      <w:r w:rsidR="007A534A" w:rsidRPr="0082714B">
        <w:rPr>
          <w:rFonts w:ascii="Times New Roman" w:hAnsi="Times New Roman" w:cs="Times New Roman"/>
          <w:sz w:val="24"/>
          <w:szCs w:val="24"/>
          <w:lang w:val="id-ID" w:eastAsia="id-ID"/>
        </w:rPr>
        <w:t>ereja  sebagai  institusi  maupun  sebagai komunitas  iman  tidak  hanya  fokus  pada  kegiatan  di dalam  melainkan  melakukan  tugas  pewartaan  kabar baik untuk  membawa shalom dan sukacita keselamatan yang  akhirnya  setiap orang   yang   dilayani   dapat   me</w:t>
      </w:r>
      <w:r w:rsidR="00647C86">
        <w:rPr>
          <w:rFonts w:ascii="Times New Roman" w:hAnsi="Times New Roman" w:cs="Times New Roman"/>
          <w:sz w:val="24"/>
          <w:szCs w:val="24"/>
          <w:lang w:val="id-ID" w:eastAsia="id-ID"/>
        </w:rPr>
        <w:t xml:space="preserve">njadi   bagian   dari komunitas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46445/ejti.v3i2.138","ISSN":"2548-7868","abstract":"Make Disciples: The Duty of Church Discipleship According to Matthew 28: 18-20. This article discusses the task of church discipleship according to Matthew 28: 18-20. The author conducted a literature study to understand the intent of Matthew 28: 18-20 and to carry out the construction of the task of discipleship in the church. The task of discipleship, Jesus addressed his disciples, then proceeded to their successors who lived in a community of faith to carry out the task of discipleship. In the task of discipleship, the community of faith in a church as an institution takes action to proclaim the good news so that every nation can be part of a community of faith in Jesus Christ. In discipleship, everyone who enters the community of faith in Christ is accepted without distinction, because this task is a multicultural task. Teaching is an important part of the discipleship task. Teaching is done in order to strengthen new believers or new students enter the community of faith in Jesus, then they become disciples of the Lord Jesus who can be sent to disciple others. Jadikanlah Murid: Tugas Pemuridan Gereja Menurut Matius 28:18-20. Artikel ini membahas tentang tugas pemuridan gereja menurut Matius 28:18-20. Penulis melakukan studi pustaka untuk memahami maksud Matius 28:18-20 dan melakukan konstruksi tugas pemuridan gereja. Tugas pemuridan, Yesus tujukan kepada para murid-murid-Nya, kemudian dilanjutkan oleh pada penerus mereka yang hidup dalam sebuah komunitas iman untuk menjalankan tugas pemuridan tersebut. Dalam tugas pemuridan, komunitas iman dalam sebuah gereja sebagai suatu institusi melakukan tindakan pergi untuk mewartakan kabar baik sehingga setiap bangsa dapat menjadi bagian dari komunitas iman pada Yesus Kristus. Dalam pemuridan, setiap orang yang masuk dalam komunitas iman pada Kristus, diterima dengan tanpa membedakan mereka, sebab tugas ini adalah tugas yang multikultural. Pengajaran merupakan bagian penting dalam tugas pemuridan. Pengajaran dilakukan agar dapat memantapkan orang-orang yang baru percaya atau murid-murid baru masuk ke dalam komunitas iman pada Yesus, kemudian mereka menjadi murid Tuhan Yesus yang dapat diutus untuk memuridkan orang lain.","author":[{"dropping-particle":"","family":"Darmawan","given":"I Putu Ayub","non-dropping-particle":"","parse-names":false,"suffix":""}],"container-title":"Evangelikal: Jurnal Teologi Injili dan Pembinaan Warga Jemaat","id":"ITEM-1","issue":"2","issued":{"date-parts":[["2019"]]},"page":"144","title":"Jadikanlah Murid: Tugas Pemuridan Gereja Menurut Matius 28:18-20","type":"article-journal","volume":"3"},"uris":["http://www.mendeley.com/documents/?uuid=7edeaf1f-09c6-457e-be65-b3aef754ed98","http://www.mendeley.com/documents/?uuid=8b798b73-10fa-4a64-b3af-b16d550d69ea"]}],"mendeley":{"formattedCitation":"(Darmawan 2019)","plainTextFormattedCitation":"(Darmawan 2019)","previouslyFormattedCitation":"(Darmawan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Darmawan 2019)</w:t>
      </w:r>
      <w:r w:rsidR="00D94A75">
        <w:rPr>
          <w:rStyle w:val="FootnoteReference"/>
          <w:rFonts w:ascii="Times New Roman" w:hAnsi="Times New Roman" w:cs="Times New Roman"/>
          <w:sz w:val="24"/>
          <w:szCs w:val="24"/>
        </w:rPr>
        <w:fldChar w:fldCharType="end"/>
      </w:r>
      <w:r w:rsidR="00647C86">
        <w:rPr>
          <w:rFonts w:ascii="Times New Roman" w:hAnsi="Times New Roman" w:cs="Times New Roman"/>
          <w:sz w:val="24"/>
          <w:szCs w:val="24"/>
          <w:lang w:eastAsia="id-ID"/>
        </w:rPr>
        <w:t xml:space="preserve">. </w:t>
      </w:r>
      <w:r w:rsidR="007A534A" w:rsidRPr="0082714B">
        <w:rPr>
          <w:rFonts w:ascii="Times New Roman" w:hAnsi="Times New Roman" w:cs="Times New Roman"/>
          <w:sz w:val="24"/>
          <w:szCs w:val="24"/>
        </w:rPr>
        <w:t>Secara keseluruhan. Gereja adalah suatu komunitas dalam respon terhadap Missio Dei yang memberikan kesaksian tentang kegiatan Allah di dunia melalui pemberitaan kabar baik mengenai Yesus Kr</w:t>
      </w:r>
      <w:r w:rsidR="00647C86">
        <w:rPr>
          <w:rFonts w:ascii="Times New Roman" w:hAnsi="Times New Roman" w:cs="Times New Roman"/>
          <w:sz w:val="24"/>
          <w:szCs w:val="24"/>
        </w:rPr>
        <w:t xml:space="preserve">istus dalam ucapan dan tindakan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uthor":[{"dropping-particle":"","family":"Kirk","given":"J. Andrew","non-dropping-particle":"","parse-names":false,"suffix":""}],"id":"ITEM-1","issued":{"date-parts":[["2015"]]},"publisher":"BPK Gunung Mulia","publisher-place":"Jakarta","title":"Apa itu Misi, suatu penelusuran Teologis","type":"book"},"locator":"37","uris":["http://www.mendeley.com/documents/?uuid=c656900f-2ad8-42f7-827c-3d4863230ca6"]}],"mendeley":{"formattedCitation":"(Kirk 2015:37)","plainTextFormattedCitation":"(Kirk 2015:37)","previouslyFormattedCitation":"(Kirk 2015:37)"},"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Kirk 2015:37)</w:t>
      </w:r>
      <w:r w:rsidR="00D94A75">
        <w:rPr>
          <w:rStyle w:val="FootnoteReference"/>
          <w:rFonts w:ascii="Times New Roman" w:hAnsi="Times New Roman" w:cs="Times New Roman"/>
          <w:sz w:val="24"/>
          <w:szCs w:val="24"/>
        </w:rPr>
        <w:fldChar w:fldCharType="end"/>
      </w:r>
      <w:r w:rsidR="00647C86">
        <w:rPr>
          <w:rFonts w:ascii="Times New Roman" w:hAnsi="Times New Roman" w:cs="Times New Roman"/>
          <w:sz w:val="24"/>
          <w:szCs w:val="24"/>
        </w:rPr>
        <w:t>. A</w:t>
      </w:r>
      <w:r w:rsidR="007A534A" w:rsidRPr="0082714B">
        <w:rPr>
          <w:rFonts w:ascii="Times New Roman" w:hAnsi="Times New Roman" w:cs="Times New Roman"/>
          <w:sz w:val="24"/>
          <w:szCs w:val="24"/>
        </w:rPr>
        <w:t>manat Agung adalah bagian integral hidup orang percaya. Ini adalah amanat Kristus bagi semua warga kerajaan Allah</w:t>
      </w:r>
      <w:r w:rsidR="00647C86">
        <w:rPr>
          <w:rFonts w:ascii="Times New Roman" w:hAnsi="Times New Roman" w:cs="Times New Roman"/>
          <w:sz w:val="24"/>
          <w:szCs w:val="24"/>
        </w:rPr>
        <w:t xml:space="preserve">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abstract":"Amanat Agung adalah bagian integral hidup orang percaya. Ini adalah amanat Kristus bagi semua warga kerajaan Allah. Disebut Amanat Agung itu bukan berarti kedudukannya lebin penting dari bagian lain di dalam Alkitab. Namun ini memiliki tuntutan yang harus dilakukan oleh setiap orang percaya. Di sisi lain dapat dipertegas bahwa Amanat Agung tidak lain adalah denyut nadi orang percaya. Dalam Matius 28:18-20, pembahasan tentang Amanat Agung dapat dibagi ke dalam tiga bagian utama. Ketiga bagian ini berdiri untuk saling menopang satu dengan yang lain, dan mengacu pada tema sentral tentang Amanat Agung. Pertama, Amanat Agung itu didasarkan pada otoritas Bapa yang dilimpahkan kepada Kristus. Kedua, Amanat Agung itu merupakan aktivitas berkesinambungan yang selalu melekat dalam hidup orang percaya. Ketika Amanat Agung itu ditopang oleh abilitas atau penyertaan Kristus. Ketiga hal ini merupakan hakekat atau intisari dari intepretasi Amanat Agung dalam hidup harian orang percaya.","author":[{"dropping-particle":"","family":"Dwiraharjo","given":"Susanto","non-dropping-particle":"","parse-names":false,"suffix":""}],"container-title":"Jurnal Teologi Gracia Deo","id":"ITEM-1","issue":"2","issued":{"date-parts":[["2019"]]},"page":"56-73","title":"Kajian Eksegetikal Amanat Agung menurut Matius 28 : 18-20","type":"article-journal","volume":"1"},"uris":["http://www.mendeley.com/documents/?uuid=26fa938a-1e05-4c6e-854d-6fdc23857162"]}],"mendeley":{"formattedCitation":"(Dwiraharjo 2019)","plainTextFormattedCitation":"(Dwiraharjo 2019)","previouslyFormattedCitation":"(Dwiraharjo 2019)"},"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noProof/>
          <w:sz w:val="24"/>
          <w:szCs w:val="24"/>
        </w:rPr>
        <w:t>(Dwiraharjo 2019)</w:t>
      </w:r>
      <w:r w:rsidR="00D94A75">
        <w:rPr>
          <w:rStyle w:val="FootnoteReference"/>
          <w:rFonts w:ascii="Times New Roman" w:hAnsi="Times New Roman" w:cs="Times New Roman"/>
          <w:sz w:val="24"/>
          <w:szCs w:val="24"/>
        </w:rPr>
        <w:fldChar w:fldCharType="end"/>
      </w:r>
      <w:r w:rsidR="00647C86">
        <w:rPr>
          <w:rFonts w:ascii="Times New Roman" w:hAnsi="Times New Roman" w:cs="Times New Roman"/>
          <w:sz w:val="24"/>
          <w:szCs w:val="24"/>
        </w:rPr>
        <w:t>.</w:t>
      </w:r>
      <w:r w:rsidR="001E7D3E" w:rsidRPr="0082714B">
        <w:rPr>
          <w:rFonts w:ascii="Times New Roman" w:hAnsi="Times New Roman" w:cs="Times New Roman"/>
          <w:sz w:val="24"/>
          <w:szCs w:val="24"/>
        </w:rPr>
        <w:t xml:space="preserve"> Sebab misi Allah adalah </w:t>
      </w:r>
      <w:r w:rsidR="00B27E85" w:rsidRPr="0082714B">
        <w:rPr>
          <w:rFonts w:ascii="Times New Roman" w:hAnsi="Times New Roman" w:cs="Times New Roman"/>
          <w:sz w:val="24"/>
          <w:szCs w:val="24"/>
        </w:rPr>
        <w:t>kasih, maka itu</w:t>
      </w:r>
      <w:r w:rsidR="001E7D3E" w:rsidRPr="0082714B">
        <w:rPr>
          <w:rFonts w:ascii="Times New Roman" w:hAnsi="Times New Roman" w:cs="Times New Roman"/>
          <w:sz w:val="24"/>
          <w:szCs w:val="24"/>
        </w:rPr>
        <w:t xml:space="preserve"> </w:t>
      </w:r>
      <w:r w:rsidR="00B27E85" w:rsidRPr="0082714B">
        <w:rPr>
          <w:rFonts w:ascii="Times New Roman" w:hAnsi="Times New Roman" w:cs="Times New Roman"/>
          <w:sz w:val="24"/>
          <w:szCs w:val="24"/>
        </w:rPr>
        <w:t>kasih harus di</w:t>
      </w:r>
      <w:r w:rsidR="001E7D3E" w:rsidRPr="0082714B">
        <w:rPr>
          <w:rFonts w:ascii="Times New Roman" w:hAnsi="Times New Roman" w:cs="Times New Roman"/>
          <w:sz w:val="24"/>
          <w:szCs w:val="24"/>
        </w:rPr>
        <w:t>praktik</w:t>
      </w:r>
      <w:r w:rsidR="00B27E85" w:rsidRPr="0082714B">
        <w:rPr>
          <w:rFonts w:ascii="Times New Roman" w:hAnsi="Times New Roman" w:cs="Times New Roman"/>
          <w:sz w:val="24"/>
          <w:szCs w:val="24"/>
        </w:rPr>
        <w:t>an dan perilaku kasih yang harus t</w:t>
      </w:r>
      <w:r w:rsidR="001E7D3E" w:rsidRPr="0082714B">
        <w:rPr>
          <w:rFonts w:ascii="Times New Roman" w:hAnsi="Times New Roman" w:cs="Times New Roman"/>
          <w:sz w:val="24"/>
          <w:szCs w:val="24"/>
        </w:rPr>
        <w:t>erlihat pada siapapun, terlebih pada “mereka” yang membutuhkan</w:t>
      </w:r>
      <w:r w:rsidR="00B27E85" w:rsidRPr="0082714B">
        <w:rPr>
          <w:rFonts w:ascii="Times New Roman" w:hAnsi="Times New Roman" w:cs="Times New Roman"/>
          <w:sz w:val="24"/>
          <w:szCs w:val="24"/>
        </w:rPr>
        <w:t xml:space="preserve"> keselam</w:t>
      </w:r>
      <w:r w:rsidR="00625CF3" w:rsidRPr="0082714B">
        <w:rPr>
          <w:rFonts w:ascii="Times New Roman" w:hAnsi="Times New Roman" w:cs="Times New Roman"/>
          <w:sz w:val="24"/>
          <w:szCs w:val="24"/>
        </w:rPr>
        <w:t>a</w:t>
      </w:r>
      <w:r w:rsidR="00647C86">
        <w:rPr>
          <w:rFonts w:ascii="Times New Roman" w:hAnsi="Times New Roman" w:cs="Times New Roman"/>
          <w:sz w:val="24"/>
          <w:szCs w:val="24"/>
        </w:rPr>
        <w:t xml:space="preserve">tan </w:t>
      </w:r>
      <w:r w:rsidR="00D94A75">
        <w:rPr>
          <w:rStyle w:val="FootnoteReference"/>
          <w:rFonts w:ascii="Times New Roman" w:hAnsi="Times New Roman" w:cs="Times New Roman"/>
          <w:sz w:val="24"/>
          <w:szCs w:val="24"/>
        </w:rPr>
        <w:fldChar w:fldCharType="begin" w:fldLock="1"/>
      </w:r>
      <w:r w:rsidR="00AD5ADE">
        <w:rPr>
          <w:rFonts w:ascii="Times New Roman" w:hAnsi="Times New Roman" w:cs="Times New Roman"/>
          <w:sz w:val="24"/>
          <w:szCs w:val="24"/>
        </w:rPr>
        <w:instrText>ADDIN CSL_CITATION {"citationItems":[{"id":"ITEM-1","itemData":{"DOI":"10.46494/psc.v16i1.73","ISSN":"2622-1144","abstract":"&lt;p&gt;The Jews and Samaria involved in claiming one another's descendants of Abraham so that the dispute from the background of multicultural interests had an impact on the harmony of the two nations. During the intertestamental situation the upheaval still occurred. Historical studies of the feud that occurred during the intertestamental period also brought the message of harmony to trigger all the descendants of Jews and Samaritans to continue to be in hatred. That is what happened in Indonesia, there were many tribal, religious and customs sentiments which were contested so that the harmony of the plural society was tarnished. But learning from Jesus that brought change changed paradigms and teachings to love one another and live in harmony.&amp;#13;  &lt;/p&gt;","author":[{"dropping-particle":"","family":"Arifianto","given":"Yonatan","non-dropping-particle":"","parse-names":false,"suffix":""}],"container-title":"PASCA : Jurnal Teologi dan Pendidikan Agama Kristen","id":"ITEM-1","issue":"1","issued":{"date-parts":[["2020","5","29"]]},"page":"33-39","title":"Deskripsi Sejarah Konflik Horizontal Orang Yahudi dan Samaria","type":"article-journal","volume":"16"},"uris":["http://www.mendeley.com/documents/?uuid=28a539b0-30b5-312f-99b2-3497b2510a9d"]}],"mendeley":{"formattedCitation":"(Y. Arifianto 2020)","plainTextFormattedCitation":"(Y. Arifianto 2020)","previouslyFormattedCitation":"(Y. Arifianto 2020)"},"properties":{"noteIndex":0},"schema":"https://github.com/citation-style-language/schema/raw/master/csl-citation.json"}</w:instrText>
      </w:r>
      <w:r w:rsidR="00D94A75">
        <w:rPr>
          <w:rStyle w:val="FootnoteReference"/>
          <w:rFonts w:ascii="Times New Roman" w:hAnsi="Times New Roman" w:cs="Times New Roman"/>
          <w:sz w:val="24"/>
          <w:szCs w:val="24"/>
        </w:rPr>
        <w:fldChar w:fldCharType="separate"/>
      </w:r>
      <w:r w:rsidR="00D94A75" w:rsidRPr="00D94A75">
        <w:rPr>
          <w:rFonts w:ascii="Times New Roman" w:hAnsi="Times New Roman" w:cs="Times New Roman"/>
          <w:bCs/>
          <w:noProof/>
          <w:sz w:val="24"/>
          <w:szCs w:val="24"/>
        </w:rPr>
        <w:t>(Y. Arifianto 2020)</w:t>
      </w:r>
      <w:r w:rsidR="00D94A75">
        <w:rPr>
          <w:rStyle w:val="FootnoteReference"/>
          <w:rFonts w:ascii="Times New Roman" w:hAnsi="Times New Roman" w:cs="Times New Roman"/>
          <w:sz w:val="24"/>
          <w:szCs w:val="24"/>
        </w:rPr>
        <w:fldChar w:fldCharType="end"/>
      </w:r>
      <w:r w:rsidR="00647C86">
        <w:rPr>
          <w:rFonts w:ascii="Times New Roman" w:hAnsi="Times New Roman" w:cs="Times New Roman"/>
          <w:sz w:val="24"/>
          <w:szCs w:val="24"/>
        </w:rPr>
        <w:t>.</w:t>
      </w:r>
    </w:p>
    <w:p w:rsidR="007A534A" w:rsidRPr="0082714B" w:rsidRDefault="007A534A" w:rsidP="007A534A">
      <w:pPr>
        <w:spacing w:after="0" w:line="240" w:lineRule="auto"/>
        <w:jc w:val="both"/>
        <w:rPr>
          <w:rFonts w:ascii="Times New Roman" w:hAnsi="Times New Roman" w:cs="Times New Roman"/>
          <w:sz w:val="24"/>
          <w:szCs w:val="24"/>
        </w:rPr>
      </w:pPr>
    </w:p>
    <w:p w:rsidR="004739F2" w:rsidRPr="0082714B" w:rsidRDefault="004739F2" w:rsidP="003F51CA">
      <w:pPr>
        <w:spacing w:after="0" w:line="240" w:lineRule="auto"/>
        <w:jc w:val="both"/>
        <w:rPr>
          <w:rFonts w:ascii="Times New Roman" w:hAnsi="Times New Roman" w:cs="Times New Roman"/>
          <w:b/>
          <w:sz w:val="24"/>
          <w:szCs w:val="24"/>
        </w:rPr>
      </w:pPr>
      <w:r w:rsidRPr="0082714B">
        <w:rPr>
          <w:rFonts w:ascii="Times New Roman" w:hAnsi="Times New Roman" w:cs="Times New Roman"/>
          <w:b/>
          <w:sz w:val="24"/>
          <w:szCs w:val="24"/>
        </w:rPr>
        <w:t>KESIMPULAN</w:t>
      </w:r>
    </w:p>
    <w:p w:rsidR="004739F2" w:rsidRPr="0082714B" w:rsidRDefault="004739F2" w:rsidP="003F51CA">
      <w:pPr>
        <w:spacing w:after="0" w:line="240" w:lineRule="auto"/>
        <w:jc w:val="both"/>
        <w:rPr>
          <w:rFonts w:ascii="Times New Roman" w:hAnsi="Times New Roman" w:cs="Times New Roman"/>
          <w:b/>
          <w:sz w:val="24"/>
          <w:szCs w:val="24"/>
        </w:rPr>
      </w:pPr>
    </w:p>
    <w:p w:rsidR="004739F2" w:rsidRPr="00673BBD" w:rsidRDefault="000B674A" w:rsidP="000B674A">
      <w:pPr>
        <w:spacing w:after="0" w:line="240" w:lineRule="auto"/>
        <w:ind w:firstLine="720"/>
        <w:jc w:val="both"/>
        <w:rPr>
          <w:rFonts w:ascii="Times New Roman" w:hAnsi="Times New Roman"/>
          <w:sz w:val="24"/>
          <w:szCs w:val="24"/>
          <w:lang w:eastAsia="x-none"/>
        </w:rPr>
      </w:pPr>
      <w:r w:rsidRPr="00673BBD">
        <w:rPr>
          <w:rFonts w:ascii="Times New Roman" w:hAnsi="Times New Roman"/>
          <w:sz w:val="24"/>
          <w:szCs w:val="24"/>
          <w:lang w:val="id-ID" w:eastAsia="x-none"/>
        </w:rPr>
        <w:t>A</w:t>
      </w:r>
      <w:r w:rsidRPr="00673BBD">
        <w:rPr>
          <w:rFonts w:ascii="Times New Roman" w:hAnsi="Times New Roman"/>
          <w:sz w:val="24"/>
          <w:szCs w:val="24"/>
          <w:lang w:eastAsia="x-none"/>
        </w:rPr>
        <w:t xml:space="preserve">manat Agung tidak serta merta hanya berlaku bagi murid Kristus Yesus di zaman para rasul atau bapak-bapak gereja saja, melainkan kepada setiap orang yang menaruh kepercayannya pada Yesus untuk diselamatkan, menjadi suatu kewajiban untuk menunaikan tugas misi tersebut bersama dengan </w:t>
      </w:r>
      <w:r w:rsidR="00734DEA" w:rsidRPr="00673BBD">
        <w:rPr>
          <w:rFonts w:ascii="Times New Roman" w:hAnsi="Times New Roman"/>
          <w:sz w:val="24"/>
          <w:szCs w:val="24"/>
          <w:lang w:eastAsia="x-none"/>
        </w:rPr>
        <w:t>Tuhan sang pemilik tugas misi tersebut. Begitu pentingnya paradigm</w:t>
      </w:r>
      <w:r w:rsidR="00EA58D6" w:rsidRPr="00673BBD">
        <w:rPr>
          <w:rFonts w:ascii="Times New Roman" w:hAnsi="Times New Roman"/>
          <w:sz w:val="24"/>
          <w:szCs w:val="24"/>
          <w:lang w:eastAsia="x-none"/>
        </w:rPr>
        <w:t>a</w:t>
      </w:r>
      <w:r w:rsidR="00734DEA" w:rsidRPr="00673BBD">
        <w:rPr>
          <w:rFonts w:ascii="Times New Roman" w:hAnsi="Times New Roman"/>
          <w:sz w:val="24"/>
          <w:szCs w:val="24"/>
          <w:lang w:eastAsia="x-none"/>
        </w:rPr>
        <w:t xml:space="preserve"> dalam membangun misi akan mempengaruhi motivasi dalam mengaktualisasi Amanat Agung </w:t>
      </w:r>
      <w:r w:rsidR="0050463E" w:rsidRPr="00673BBD">
        <w:rPr>
          <w:rFonts w:ascii="Times New Roman" w:hAnsi="Times New Roman"/>
          <w:sz w:val="24"/>
          <w:szCs w:val="24"/>
          <w:lang w:eastAsia="x-none"/>
        </w:rPr>
        <w:t xml:space="preserve">sesuai dengan kerinduan Tuhan terhadap keselamatan jiwa-jiwa manusia. </w:t>
      </w:r>
    </w:p>
    <w:p w:rsidR="00AA543E" w:rsidRPr="00673BBD" w:rsidRDefault="0050463E" w:rsidP="001E55F2">
      <w:pPr>
        <w:spacing w:after="0" w:line="240" w:lineRule="auto"/>
        <w:ind w:firstLine="720"/>
        <w:jc w:val="both"/>
        <w:rPr>
          <w:rFonts w:ascii="Times New Roman" w:hAnsi="Times New Roman" w:cs="Times New Roman"/>
          <w:sz w:val="24"/>
          <w:szCs w:val="24"/>
        </w:rPr>
      </w:pPr>
      <w:r w:rsidRPr="00673BBD">
        <w:rPr>
          <w:rFonts w:ascii="Times New Roman" w:hAnsi="Times New Roman"/>
          <w:sz w:val="24"/>
          <w:szCs w:val="24"/>
          <w:lang w:eastAsia="x-none"/>
        </w:rPr>
        <w:t xml:space="preserve">Dapat disimpulkan bahwa </w:t>
      </w:r>
      <w:r w:rsidR="005723C2" w:rsidRPr="00673BBD">
        <w:rPr>
          <w:rFonts w:ascii="Times New Roman" w:hAnsi="Times New Roman"/>
          <w:sz w:val="24"/>
          <w:szCs w:val="24"/>
          <w:lang w:eastAsia="x-none"/>
        </w:rPr>
        <w:t xml:space="preserve">mengaktualisasi Amanat Agung </w:t>
      </w:r>
      <w:r w:rsidR="00AA543E" w:rsidRPr="00673BBD">
        <w:rPr>
          <w:rFonts w:ascii="Times New Roman" w:hAnsi="Times New Roman"/>
          <w:sz w:val="24"/>
          <w:szCs w:val="24"/>
          <w:lang w:eastAsia="x-none"/>
        </w:rPr>
        <w:t>pertama dapat dimulai dari m</w:t>
      </w:r>
      <w:r w:rsidR="00AA543E" w:rsidRPr="00673BBD">
        <w:rPr>
          <w:rFonts w:ascii="Times New Roman" w:hAnsi="Times New Roman" w:cs="Times New Roman"/>
          <w:sz w:val="24"/>
          <w:szCs w:val="24"/>
        </w:rPr>
        <w:t xml:space="preserve">ereduksi paradigma yang salah dalam konsep dan dasar misiologi, kedua memahami konsep Misi Alkitabiah yang benar dan selanjutnya </w:t>
      </w:r>
      <w:r w:rsidR="001E55F2" w:rsidRPr="00673BBD">
        <w:rPr>
          <w:rFonts w:ascii="Times New Roman" w:hAnsi="Times New Roman" w:cs="Times New Roman"/>
          <w:sz w:val="24"/>
          <w:szCs w:val="24"/>
        </w:rPr>
        <w:t>orang percaya dapat menga</w:t>
      </w:r>
      <w:r w:rsidR="00AA543E" w:rsidRPr="00673BBD">
        <w:rPr>
          <w:rFonts w:ascii="Times New Roman" w:hAnsi="Times New Roman" w:cs="Times New Roman"/>
          <w:sz w:val="24"/>
          <w:szCs w:val="24"/>
        </w:rPr>
        <w:t xml:space="preserve">ktualisasi Amanat Agung dalam </w:t>
      </w:r>
      <w:r w:rsidR="001E55F2" w:rsidRPr="00673BBD">
        <w:rPr>
          <w:rFonts w:ascii="Times New Roman" w:hAnsi="Times New Roman" w:cs="Times New Roman"/>
          <w:sz w:val="24"/>
          <w:szCs w:val="24"/>
        </w:rPr>
        <w:t>m</w:t>
      </w:r>
      <w:r w:rsidR="00AA543E" w:rsidRPr="00673BBD">
        <w:rPr>
          <w:rFonts w:ascii="Times New Roman" w:hAnsi="Times New Roman" w:cs="Times New Roman"/>
          <w:sz w:val="24"/>
          <w:szCs w:val="24"/>
        </w:rPr>
        <w:t>asyarakat</w:t>
      </w:r>
      <w:r w:rsidR="001E55F2" w:rsidRPr="00673BBD">
        <w:rPr>
          <w:rFonts w:ascii="Times New Roman" w:hAnsi="Times New Roman" w:cs="Times New Roman"/>
          <w:sz w:val="24"/>
          <w:szCs w:val="24"/>
        </w:rPr>
        <w:t>. Hal ini sangat menjadi dasar bagi orang percaya dimanapun untuk tetap terus melakukan mandat Amanat Agung dengan memiliki paradigm yang benar tentang misi.</w:t>
      </w:r>
    </w:p>
    <w:p w:rsidR="00AA543E" w:rsidRPr="00673BBD" w:rsidRDefault="00AA543E" w:rsidP="00AA543E">
      <w:pPr>
        <w:spacing w:after="0" w:line="240" w:lineRule="auto"/>
        <w:jc w:val="both"/>
        <w:rPr>
          <w:rFonts w:ascii="Times New Roman" w:hAnsi="Times New Roman" w:cs="Times New Roman"/>
          <w:sz w:val="24"/>
          <w:szCs w:val="24"/>
        </w:rPr>
      </w:pPr>
    </w:p>
    <w:p w:rsidR="00AA543E" w:rsidRPr="00673BBD" w:rsidRDefault="00AA543E" w:rsidP="00AA543E">
      <w:pPr>
        <w:spacing w:after="0" w:line="240" w:lineRule="auto"/>
        <w:jc w:val="both"/>
        <w:rPr>
          <w:rFonts w:ascii="Times New Roman" w:hAnsi="Times New Roman" w:cs="Times New Roman"/>
          <w:sz w:val="24"/>
          <w:szCs w:val="24"/>
        </w:rPr>
      </w:pPr>
    </w:p>
    <w:p w:rsidR="004739F2" w:rsidRDefault="004739F2" w:rsidP="00333480">
      <w:pPr>
        <w:spacing w:after="0" w:line="240" w:lineRule="auto"/>
        <w:jc w:val="both"/>
        <w:rPr>
          <w:rFonts w:ascii="Times New Roman" w:hAnsi="Times New Roman" w:cs="Times New Roman"/>
          <w:b/>
          <w:sz w:val="24"/>
          <w:szCs w:val="24"/>
        </w:rPr>
      </w:pPr>
      <w:r w:rsidRPr="0082714B">
        <w:rPr>
          <w:rFonts w:ascii="Times New Roman" w:hAnsi="Times New Roman" w:cs="Times New Roman"/>
          <w:b/>
          <w:sz w:val="24"/>
          <w:szCs w:val="24"/>
        </w:rPr>
        <w:t>DAFTAR PUSTAKA</w:t>
      </w:r>
      <w:r w:rsidR="00333480">
        <w:rPr>
          <w:rFonts w:ascii="Times New Roman" w:hAnsi="Times New Roman" w:cs="Times New Roman"/>
          <w:b/>
          <w:sz w:val="24"/>
          <w:szCs w:val="24"/>
        </w:rPr>
        <w:t xml:space="preserve"> </w:t>
      </w:r>
    </w:p>
    <w:p w:rsidR="00333480" w:rsidRDefault="00333480" w:rsidP="00333480">
      <w:pPr>
        <w:spacing w:after="0" w:line="240" w:lineRule="auto"/>
        <w:jc w:val="both"/>
        <w:rPr>
          <w:rFonts w:ascii="Times New Roman" w:hAnsi="Times New Roman" w:cs="Times New Roman"/>
          <w:b/>
          <w:sz w:val="24"/>
          <w:szCs w:val="24"/>
        </w:rPr>
      </w:pPr>
    </w:p>
    <w:p w:rsidR="00AD5ADE" w:rsidRPr="00AD5ADE" w:rsidRDefault="00333480"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D5ADE" w:rsidRPr="00AD5ADE">
        <w:rPr>
          <w:rFonts w:ascii="Times New Roman" w:hAnsi="Times New Roman" w:cs="Times New Roman"/>
          <w:noProof/>
          <w:sz w:val="24"/>
          <w:szCs w:val="24"/>
        </w:rPr>
        <w:t xml:space="preserve">Ambarita, Darsono. 2018. </w:t>
      </w:r>
      <w:r w:rsidR="00AD5ADE" w:rsidRPr="00AD5ADE">
        <w:rPr>
          <w:rFonts w:ascii="Times New Roman" w:hAnsi="Times New Roman" w:cs="Times New Roman"/>
          <w:i/>
          <w:iCs/>
          <w:noProof/>
          <w:sz w:val="24"/>
          <w:szCs w:val="24"/>
        </w:rPr>
        <w:t>Perspektif Misi Dalam Perjanjian Lama Dan Perjanjian Baru</w:t>
      </w:r>
      <w:r w:rsidR="00AD5ADE" w:rsidRPr="00AD5ADE">
        <w:rPr>
          <w:rFonts w:ascii="Times New Roman" w:hAnsi="Times New Roman" w:cs="Times New Roman"/>
          <w:noProof/>
          <w:sz w:val="24"/>
          <w:szCs w:val="24"/>
        </w:rPr>
        <w:t>. Medan: Pelita Kebenaran Press.</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Antoni, Yan. 2011. “AMANAT AGUNG BELUM SELESAI.” </w:t>
      </w:r>
      <w:r w:rsidRPr="00AD5ADE">
        <w:rPr>
          <w:rFonts w:ascii="Times New Roman" w:hAnsi="Times New Roman" w:cs="Times New Roman"/>
          <w:i/>
          <w:iCs/>
          <w:noProof/>
          <w:sz w:val="24"/>
          <w:szCs w:val="24"/>
        </w:rPr>
        <w:t>Jurnal Amanat Agung</w:t>
      </w:r>
      <w:r w:rsidRPr="00AD5ADE">
        <w:rPr>
          <w:rFonts w:ascii="Times New Roman" w:hAnsi="Times New Roman" w:cs="Times New Roman"/>
          <w:noProof/>
          <w:sz w:val="24"/>
          <w:szCs w:val="24"/>
        </w:rPr>
        <w:t xml:space="preserve"> 7(1):143–48.</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Arifianto, Yonatan. 2020. “Deskripsi Sejarah Konflik Horizontal Orang Yahudi Dan Samaria.” </w:t>
      </w:r>
      <w:r w:rsidRPr="00AD5ADE">
        <w:rPr>
          <w:rFonts w:ascii="Times New Roman" w:hAnsi="Times New Roman" w:cs="Times New Roman"/>
          <w:i/>
          <w:iCs/>
          <w:noProof/>
          <w:sz w:val="24"/>
          <w:szCs w:val="24"/>
        </w:rPr>
        <w:t>PASCA : Jurnal Teologi Dan Pendidikan Agama Kristen</w:t>
      </w:r>
      <w:r w:rsidRPr="00AD5ADE">
        <w:rPr>
          <w:rFonts w:ascii="Times New Roman" w:hAnsi="Times New Roman" w:cs="Times New Roman"/>
          <w:noProof/>
          <w:sz w:val="24"/>
          <w:szCs w:val="24"/>
        </w:rPr>
        <w:t xml:space="preserve"> 16(1):33–39.</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Arifianto, Yonatan Alex. 2020. “Kajian Biblikal Tentang Manusia Rohani Dan Manusia Duniawi.” </w:t>
      </w:r>
      <w:r w:rsidRPr="00AD5ADE">
        <w:rPr>
          <w:rFonts w:ascii="Times New Roman" w:hAnsi="Times New Roman" w:cs="Times New Roman"/>
          <w:i/>
          <w:iCs/>
          <w:noProof/>
          <w:sz w:val="24"/>
          <w:szCs w:val="24"/>
        </w:rPr>
        <w:t>JURNAL TERUNA BHAKTI</w:t>
      </w:r>
      <w:r w:rsidRPr="00AD5ADE">
        <w:rPr>
          <w:rFonts w:ascii="Times New Roman" w:hAnsi="Times New Roman" w:cs="Times New Roman"/>
          <w:noProof/>
          <w:sz w:val="24"/>
          <w:szCs w:val="24"/>
        </w:rPr>
        <w:t xml:space="preserve"> 3(1):12–24.</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Arifianto, Yonatan Alex, and Asih sumiwi Rachmani. 2020. “Peran Roh Kudus Dalam Menuntun Orang Percaya Kepada Seluruh Kebenaran Berdasarkan Yohanes 16 : 13.” </w:t>
      </w:r>
      <w:r w:rsidRPr="00AD5ADE">
        <w:rPr>
          <w:rFonts w:ascii="Times New Roman" w:hAnsi="Times New Roman" w:cs="Times New Roman"/>
          <w:i/>
          <w:iCs/>
          <w:noProof/>
          <w:sz w:val="24"/>
          <w:szCs w:val="24"/>
        </w:rPr>
        <w:t>Jurnal Diegesis</w:t>
      </w:r>
      <w:r w:rsidRPr="00AD5ADE">
        <w:rPr>
          <w:rFonts w:ascii="Times New Roman" w:hAnsi="Times New Roman" w:cs="Times New Roman"/>
          <w:noProof/>
          <w:sz w:val="24"/>
          <w:szCs w:val="24"/>
        </w:rPr>
        <w:t xml:space="preserve"> 3(1):1–12.</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Arifianto, Yonatan Alex, Reni Triposa, and Paulus Karaeng Lembongan. 2020. “Bible Study of Mission and Discipleship in the Great Commission and Its Implications for Today’s </w:t>
      </w:r>
      <w:r w:rsidRPr="00AD5ADE">
        <w:rPr>
          <w:rFonts w:ascii="Times New Roman" w:hAnsi="Times New Roman" w:cs="Times New Roman"/>
          <w:noProof/>
          <w:sz w:val="24"/>
          <w:szCs w:val="24"/>
        </w:rPr>
        <w:lastRenderedPageBreak/>
        <w:t xml:space="preserve">Christian Life.” </w:t>
      </w:r>
      <w:r w:rsidRPr="00AD5ADE">
        <w:rPr>
          <w:rFonts w:ascii="Times New Roman" w:hAnsi="Times New Roman" w:cs="Times New Roman"/>
          <w:i/>
          <w:iCs/>
          <w:noProof/>
          <w:sz w:val="24"/>
          <w:szCs w:val="24"/>
        </w:rPr>
        <w:t>DIEGESIS Jurnal Teologi</w:t>
      </w:r>
      <w:r w:rsidRPr="00AD5ADE">
        <w:rPr>
          <w:rFonts w:ascii="Times New Roman" w:hAnsi="Times New Roman" w:cs="Times New Roman"/>
          <w:noProof/>
          <w:sz w:val="24"/>
          <w:szCs w:val="24"/>
        </w:rPr>
        <w:t xml:space="preserve"> 5(25–42).</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Artanto, Widi. 1997. </w:t>
      </w:r>
      <w:r w:rsidRPr="00AD5ADE">
        <w:rPr>
          <w:rFonts w:ascii="Times New Roman" w:hAnsi="Times New Roman" w:cs="Times New Roman"/>
          <w:i/>
          <w:iCs/>
          <w:noProof/>
          <w:sz w:val="24"/>
          <w:szCs w:val="24"/>
        </w:rPr>
        <w:t>Menjadi Gereja Missioner Dalam Konteks Indonesia,</w:t>
      </w:r>
      <w:r w:rsidRPr="00AD5ADE">
        <w:rPr>
          <w:rFonts w:ascii="Times New Roman" w:hAnsi="Times New Roman" w:cs="Times New Roman"/>
          <w:noProof/>
          <w:sz w:val="24"/>
          <w:szCs w:val="24"/>
        </w:rPr>
        <w:t>. Jakarta: BPK Gunung Mulia.</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Artanto, Widi. 2010. </w:t>
      </w:r>
      <w:r w:rsidRPr="00AD5ADE">
        <w:rPr>
          <w:rFonts w:ascii="Times New Roman" w:hAnsi="Times New Roman" w:cs="Times New Roman"/>
          <w:i/>
          <w:iCs/>
          <w:noProof/>
          <w:sz w:val="24"/>
          <w:szCs w:val="24"/>
        </w:rPr>
        <w:t>Menjadi Gereja Yang Misioner</w:t>
      </w:r>
      <w:r w:rsidRPr="00AD5ADE">
        <w:rPr>
          <w:rFonts w:ascii="Times New Roman" w:hAnsi="Times New Roman" w:cs="Times New Roman"/>
          <w:noProof/>
          <w:sz w:val="24"/>
          <w:szCs w:val="24"/>
        </w:rPr>
        <w:t>. Jakarta: BPK Gunung Mulia.</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Bangun, Maraike Joanna Belle. 2015. “Menantang Paradigma Misi Kristen Yang Bersifat Kognitif-Proposisional Dengan Mengembangkan Pengetahuan Historis Misi.” </w:t>
      </w:r>
      <w:r w:rsidRPr="00AD5ADE">
        <w:rPr>
          <w:rFonts w:ascii="Times New Roman" w:hAnsi="Times New Roman" w:cs="Times New Roman"/>
          <w:i/>
          <w:iCs/>
          <w:noProof/>
          <w:sz w:val="24"/>
          <w:szCs w:val="24"/>
        </w:rPr>
        <w:t>Indonesian Journal of Theology</w:t>
      </w:r>
      <w:r w:rsidRPr="00AD5ADE">
        <w:rPr>
          <w:rFonts w:ascii="Times New Roman" w:hAnsi="Times New Roman" w:cs="Times New Roman"/>
          <w:noProof/>
          <w:sz w:val="24"/>
          <w:szCs w:val="24"/>
        </w:rPr>
        <w:t xml:space="preserve"> 3(1):77–93.</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Bawono, Harry, Panggio Restu Wilujeng, and Siti Ikramatoun. 2017. “Menjadi Misionaris: Sosialisasi-Komitmen Agama Elder Dan Sister Mormon-Gereja Yesus Kristus.” </w:t>
      </w:r>
      <w:r w:rsidRPr="00AD5ADE">
        <w:rPr>
          <w:rFonts w:ascii="Times New Roman" w:hAnsi="Times New Roman" w:cs="Times New Roman"/>
          <w:i/>
          <w:iCs/>
          <w:noProof/>
          <w:sz w:val="24"/>
          <w:szCs w:val="24"/>
        </w:rPr>
        <w:t>Dialektika Masyarakat</w:t>
      </w:r>
      <w:r w:rsidRPr="00AD5ADE">
        <w:rPr>
          <w:rFonts w:ascii="Times New Roman" w:hAnsi="Times New Roman" w:cs="Times New Roman"/>
          <w:noProof/>
          <w:sz w:val="24"/>
          <w:szCs w:val="24"/>
        </w:rPr>
        <w:t>.</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Bosch, David J. 2000. </w:t>
      </w:r>
      <w:r w:rsidRPr="00AD5ADE">
        <w:rPr>
          <w:rFonts w:ascii="Times New Roman" w:hAnsi="Times New Roman" w:cs="Times New Roman"/>
          <w:i/>
          <w:iCs/>
          <w:noProof/>
          <w:sz w:val="24"/>
          <w:szCs w:val="24"/>
        </w:rPr>
        <w:t>Transformasi Misi Kristen Sejarah Teologi Misi Yang Mengubah Dan Berubah</w:t>
      </w:r>
      <w:r w:rsidRPr="00AD5ADE">
        <w:rPr>
          <w:rFonts w:ascii="Times New Roman" w:hAnsi="Times New Roman" w:cs="Times New Roman"/>
          <w:noProof/>
          <w:sz w:val="24"/>
          <w:szCs w:val="24"/>
        </w:rPr>
        <w:t>. Jakarta: BPK Gunung Mulia.</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Brougham, David R. 2016. </w:t>
      </w:r>
      <w:r w:rsidRPr="00AD5ADE">
        <w:rPr>
          <w:rFonts w:ascii="Times New Roman" w:hAnsi="Times New Roman" w:cs="Times New Roman"/>
          <w:i/>
          <w:iCs/>
          <w:noProof/>
          <w:sz w:val="24"/>
          <w:szCs w:val="24"/>
        </w:rPr>
        <w:t>Merencanakan Misi Lewat Gereja–Gereja Asia (Malang: Gandum Mas).</w:t>
      </w:r>
      <w:r w:rsidRPr="00AD5ADE">
        <w:rPr>
          <w:rFonts w:ascii="Times New Roman" w:hAnsi="Times New Roman" w:cs="Times New Roman"/>
          <w:noProof/>
          <w:sz w:val="24"/>
          <w:szCs w:val="24"/>
        </w:rPr>
        <w:t xml:space="preserve"> Malang: gandum mas.</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Butar-butar, Grecetinovitria Merliana. 2020. “Strategi Misi Pedesaan Yang Relevan Dan Alkitabiah Di Kabupaten Toba Samosir.” </w:t>
      </w:r>
      <w:r w:rsidRPr="00AD5ADE">
        <w:rPr>
          <w:rFonts w:ascii="Times New Roman" w:hAnsi="Times New Roman" w:cs="Times New Roman"/>
          <w:i/>
          <w:iCs/>
          <w:noProof/>
          <w:sz w:val="24"/>
          <w:szCs w:val="24"/>
        </w:rPr>
        <w:t>Jurnal Gamaliel : Teologi Praktika</w:t>
      </w:r>
      <w:r w:rsidRPr="00AD5ADE">
        <w:rPr>
          <w:rFonts w:ascii="Times New Roman" w:hAnsi="Times New Roman" w:cs="Times New Roman"/>
          <w:noProof/>
          <w:sz w:val="24"/>
          <w:szCs w:val="24"/>
        </w:rPr>
        <w:t xml:space="preserve"> 2(1).</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Darmawan, I. Putu Ayub. 2019. “Jadikanlah Murid: Tugas Pemuridan Gereja Menurut Matius 28:18-20.” </w:t>
      </w:r>
      <w:r w:rsidRPr="00AD5ADE">
        <w:rPr>
          <w:rFonts w:ascii="Times New Roman" w:hAnsi="Times New Roman" w:cs="Times New Roman"/>
          <w:i/>
          <w:iCs/>
          <w:noProof/>
          <w:sz w:val="24"/>
          <w:szCs w:val="24"/>
        </w:rPr>
        <w:t>Evangelikal: Jurnal Teologi Injili Dan Pembinaan Warga Jemaat</w:t>
      </w:r>
      <w:r w:rsidRPr="00AD5ADE">
        <w:rPr>
          <w:rFonts w:ascii="Times New Roman" w:hAnsi="Times New Roman" w:cs="Times New Roman"/>
          <w:noProof/>
          <w:sz w:val="24"/>
          <w:szCs w:val="24"/>
        </w:rPr>
        <w:t xml:space="preserve"> 3(2):144.</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David Sills. 2011. </w:t>
      </w:r>
      <w:r w:rsidRPr="00AD5ADE">
        <w:rPr>
          <w:rFonts w:ascii="Times New Roman" w:hAnsi="Times New Roman" w:cs="Times New Roman"/>
          <w:i/>
          <w:iCs/>
          <w:noProof/>
          <w:sz w:val="24"/>
          <w:szCs w:val="24"/>
        </w:rPr>
        <w:t>Panggilan Misi</w:t>
      </w:r>
      <w:r w:rsidRPr="00AD5ADE">
        <w:rPr>
          <w:rFonts w:ascii="Times New Roman" w:hAnsi="Times New Roman" w:cs="Times New Roman"/>
          <w:noProof/>
          <w:sz w:val="24"/>
          <w:szCs w:val="24"/>
        </w:rPr>
        <w:t>. surabaya: Momentum.</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Denney, Andrew S., and Richard Tewksbury. 2013. “How to Write a Literature Review.” </w:t>
      </w:r>
      <w:r w:rsidRPr="00AD5ADE">
        <w:rPr>
          <w:rFonts w:ascii="Times New Roman" w:hAnsi="Times New Roman" w:cs="Times New Roman"/>
          <w:i/>
          <w:iCs/>
          <w:noProof/>
          <w:sz w:val="24"/>
          <w:szCs w:val="24"/>
        </w:rPr>
        <w:t>Journal of Criminal Justice Education</w:t>
      </w:r>
      <w:r w:rsidRPr="00AD5ADE">
        <w:rPr>
          <w:rFonts w:ascii="Times New Roman" w:hAnsi="Times New Roman" w:cs="Times New Roman"/>
          <w:noProof/>
          <w:sz w:val="24"/>
          <w:szCs w:val="24"/>
        </w:rPr>
        <w:t xml:space="preserve"> 24(2):218–34.</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Dwiraharjo, Susanto. 2019. “Kajian Eksegetikal Amanat Agung Menurut Matius 28 : 18-20.” </w:t>
      </w:r>
      <w:r w:rsidRPr="00AD5ADE">
        <w:rPr>
          <w:rFonts w:ascii="Times New Roman" w:hAnsi="Times New Roman" w:cs="Times New Roman"/>
          <w:i/>
          <w:iCs/>
          <w:noProof/>
          <w:sz w:val="24"/>
          <w:szCs w:val="24"/>
        </w:rPr>
        <w:t>Jurnal Teologi Gracia Deo</w:t>
      </w:r>
      <w:r w:rsidRPr="00AD5ADE">
        <w:rPr>
          <w:rFonts w:ascii="Times New Roman" w:hAnsi="Times New Roman" w:cs="Times New Roman"/>
          <w:noProof/>
          <w:sz w:val="24"/>
          <w:szCs w:val="24"/>
        </w:rPr>
        <w:t xml:space="preserve"> 1(2):56–73.</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Glasser, Arthur F. 2007. </w:t>
      </w:r>
      <w:r w:rsidRPr="00AD5ADE">
        <w:rPr>
          <w:rFonts w:ascii="Times New Roman" w:hAnsi="Times New Roman" w:cs="Times New Roman"/>
          <w:i/>
          <w:iCs/>
          <w:noProof/>
          <w:sz w:val="24"/>
          <w:szCs w:val="24"/>
        </w:rPr>
        <w:t>“Rasul Paulus Dan Tugas Penginjilan” Dalam Misi Menurut Perspektif Alkitab</w:t>
      </w:r>
      <w:r w:rsidRPr="00AD5ADE">
        <w:rPr>
          <w:rFonts w:ascii="Times New Roman" w:hAnsi="Times New Roman" w:cs="Times New Roman"/>
          <w:noProof/>
          <w:sz w:val="24"/>
          <w:szCs w:val="24"/>
        </w:rPr>
        <w:t>. Jakarta: Yayasan Komunikasi Bina Kasih.</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Guanga, Caprili. 2004. “Misiologi Regnosentris Paul Knitter : Sebuah Kritik Dan Koreksi.” </w:t>
      </w:r>
      <w:r w:rsidRPr="00AD5ADE">
        <w:rPr>
          <w:rFonts w:ascii="Times New Roman" w:hAnsi="Times New Roman" w:cs="Times New Roman"/>
          <w:i/>
          <w:iCs/>
          <w:noProof/>
          <w:sz w:val="24"/>
          <w:szCs w:val="24"/>
        </w:rPr>
        <w:t>Veritas : Jurnal Teologi Dan Pelayanan</w:t>
      </w:r>
      <w:r w:rsidRPr="00AD5ADE">
        <w:rPr>
          <w:rFonts w:ascii="Times New Roman" w:hAnsi="Times New Roman" w:cs="Times New Roman"/>
          <w:noProof/>
          <w:sz w:val="24"/>
          <w:szCs w:val="24"/>
        </w:rPr>
        <w:t>.</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Harming, Harming. 2017. “Metode Penginjilan Yesus Dalam Injil Yohanes 4:1-42.” </w:t>
      </w:r>
      <w:r w:rsidRPr="00AD5ADE">
        <w:rPr>
          <w:rFonts w:ascii="Times New Roman" w:hAnsi="Times New Roman" w:cs="Times New Roman"/>
          <w:i/>
          <w:iCs/>
          <w:noProof/>
          <w:sz w:val="24"/>
          <w:szCs w:val="24"/>
        </w:rPr>
        <w:t>Evangelikal: Jurnal Teologi Injili Dan Pembinaan Warga Jemaat</w:t>
      </w:r>
      <w:r w:rsidRPr="00AD5ADE">
        <w:rPr>
          <w:rFonts w:ascii="Times New Roman" w:hAnsi="Times New Roman" w:cs="Times New Roman"/>
          <w:noProof/>
          <w:sz w:val="24"/>
          <w:szCs w:val="24"/>
        </w:rPr>
        <w:t>.</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Harrington, Bobby, and Alex Absalom. 2018. </w:t>
      </w:r>
      <w:r w:rsidRPr="00AD5ADE">
        <w:rPr>
          <w:rFonts w:ascii="Times New Roman" w:hAnsi="Times New Roman" w:cs="Times New Roman"/>
          <w:i/>
          <w:iCs/>
          <w:noProof/>
          <w:sz w:val="24"/>
          <w:szCs w:val="24"/>
        </w:rPr>
        <w:t>Discipleship That Fits: Lima Konteks Relasi Yang Dipakai Allah Untuk Menolong Kita Bertumbuh</w:t>
      </w:r>
      <w:r w:rsidRPr="00AD5ADE">
        <w:rPr>
          <w:rFonts w:ascii="Times New Roman" w:hAnsi="Times New Roman" w:cs="Times New Roman"/>
          <w:noProof/>
          <w:sz w:val="24"/>
          <w:szCs w:val="24"/>
        </w:rPr>
        <w:t>. Yogyakarta: Katalis.</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Hartono, Handreas. 2018. “Mengaktualisasikan Amanat Agung Matius 28:19-20 Dalam Konteks Era Digital.” </w:t>
      </w:r>
      <w:r w:rsidRPr="00AD5ADE">
        <w:rPr>
          <w:rFonts w:ascii="Times New Roman" w:hAnsi="Times New Roman" w:cs="Times New Roman"/>
          <w:i/>
          <w:iCs/>
          <w:noProof/>
          <w:sz w:val="24"/>
          <w:szCs w:val="24"/>
        </w:rPr>
        <w:t>Kurios</w:t>
      </w:r>
      <w:r w:rsidRPr="00AD5ADE">
        <w:rPr>
          <w:rFonts w:ascii="Times New Roman" w:hAnsi="Times New Roman" w:cs="Times New Roman"/>
          <w:noProof/>
          <w:sz w:val="24"/>
          <w:szCs w:val="24"/>
        </w:rPr>
        <w:t xml:space="preserve"> 4(2):157-166.</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Hutahaean, Tumpal H. 2019. “Signifikansi Apologetika Dalam Penginjilan.” </w:t>
      </w:r>
      <w:r w:rsidRPr="00AD5ADE">
        <w:rPr>
          <w:rFonts w:ascii="Times New Roman" w:hAnsi="Times New Roman" w:cs="Times New Roman"/>
          <w:i/>
          <w:iCs/>
          <w:noProof/>
          <w:sz w:val="24"/>
          <w:szCs w:val="24"/>
        </w:rPr>
        <w:t>STULOS</w:t>
      </w:r>
      <w:r w:rsidRPr="00AD5ADE">
        <w:rPr>
          <w:rFonts w:ascii="Times New Roman" w:hAnsi="Times New Roman" w:cs="Times New Roman"/>
          <w:noProof/>
          <w:sz w:val="24"/>
          <w:szCs w:val="24"/>
        </w:rPr>
        <w:t>.</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Jong, Kees de. 2007. “Misiologi Dari Perspektif Teologi Kontekstual.” </w:t>
      </w:r>
      <w:r w:rsidRPr="00AD5ADE">
        <w:rPr>
          <w:rFonts w:ascii="Times New Roman" w:hAnsi="Times New Roman" w:cs="Times New Roman"/>
          <w:i/>
          <w:iCs/>
          <w:noProof/>
          <w:sz w:val="24"/>
          <w:szCs w:val="24"/>
        </w:rPr>
        <w:t>Gema Teologi</w:t>
      </w:r>
      <w:r w:rsidRPr="00AD5ADE">
        <w:rPr>
          <w:rFonts w:ascii="Times New Roman" w:hAnsi="Times New Roman" w:cs="Times New Roman"/>
          <w:noProof/>
          <w:sz w:val="24"/>
          <w:szCs w:val="24"/>
        </w:rPr>
        <w:t xml:space="preserve"> 31(http://journal-theo.ukdw.ac.id/index.php/gema/issue/view/5).</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Kirk, J. Andrew. 2015. </w:t>
      </w:r>
      <w:r w:rsidRPr="00AD5ADE">
        <w:rPr>
          <w:rFonts w:ascii="Times New Roman" w:hAnsi="Times New Roman" w:cs="Times New Roman"/>
          <w:i/>
          <w:iCs/>
          <w:noProof/>
          <w:sz w:val="24"/>
          <w:szCs w:val="24"/>
        </w:rPr>
        <w:t>Apa Itu Misi, Suatu Penelusuran Teologis</w:t>
      </w:r>
      <w:r w:rsidRPr="00AD5ADE">
        <w:rPr>
          <w:rFonts w:ascii="Times New Roman" w:hAnsi="Times New Roman" w:cs="Times New Roman"/>
          <w:noProof/>
          <w:sz w:val="24"/>
          <w:szCs w:val="24"/>
        </w:rPr>
        <w:t>. Jakarta: BPK Gunung Mulia.</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Konaniah, Albert. 2018. “Sekolah Teologi Dan Gerakan Penginjilan.” </w:t>
      </w:r>
      <w:r w:rsidRPr="00AD5ADE">
        <w:rPr>
          <w:rFonts w:ascii="Times New Roman" w:hAnsi="Times New Roman" w:cs="Times New Roman"/>
          <w:i/>
          <w:iCs/>
          <w:noProof/>
          <w:sz w:val="24"/>
          <w:szCs w:val="24"/>
        </w:rPr>
        <w:t>Veritas : Jurnal Teologi Dan Pelayanan</w:t>
      </w:r>
      <w:r w:rsidRPr="00AD5ADE">
        <w:rPr>
          <w:rFonts w:ascii="Times New Roman" w:hAnsi="Times New Roman" w:cs="Times New Roman"/>
          <w:noProof/>
          <w:sz w:val="24"/>
          <w:szCs w:val="24"/>
        </w:rPr>
        <w:t>.</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Kuiper, Arie de. 2015. </w:t>
      </w:r>
      <w:r w:rsidRPr="00AD5ADE">
        <w:rPr>
          <w:rFonts w:ascii="Times New Roman" w:hAnsi="Times New Roman" w:cs="Times New Roman"/>
          <w:i/>
          <w:iCs/>
          <w:noProof/>
          <w:sz w:val="24"/>
          <w:szCs w:val="24"/>
        </w:rPr>
        <w:t>Misiologia</w:t>
      </w:r>
      <w:r w:rsidRPr="00AD5ADE">
        <w:rPr>
          <w:rFonts w:ascii="Times New Roman" w:hAnsi="Times New Roman" w:cs="Times New Roman"/>
          <w:noProof/>
          <w:sz w:val="24"/>
          <w:szCs w:val="24"/>
        </w:rPr>
        <w:t>. Jakarta: BPK Gunung Mulia.</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Listari, and Yonatan Alex Arifianto. 2020. “Prinsip-Prinsip Misi Dari Teks Amanat Agung Bagi Pelaksanaan Misi Gereja Masa Kini.” </w:t>
      </w:r>
      <w:r w:rsidRPr="00AD5ADE">
        <w:rPr>
          <w:rFonts w:ascii="Times New Roman" w:hAnsi="Times New Roman" w:cs="Times New Roman"/>
          <w:i/>
          <w:iCs/>
          <w:noProof/>
          <w:sz w:val="24"/>
          <w:szCs w:val="24"/>
        </w:rPr>
        <w:t>Gracia Deo</w:t>
      </w:r>
      <w:r w:rsidRPr="00AD5ADE">
        <w:rPr>
          <w:rFonts w:ascii="Times New Roman" w:hAnsi="Times New Roman" w:cs="Times New Roman"/>
          <w:noProof/>
          <w:sz w:val="24"/>
          <w:szCs w:val="24"/>
        </w:rPr>
        <w:t xml:space="preserve"> 3(1):42–55.</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Manurung, Kosma. 2020. “Efektivitas Misi Penginjilan Dalam Meningkatkan Pertumbuhan Gereja.” </w:t>
      </w:r>
      <w:r w:rsidRPr="00AD5ADE">
        <w:rPr>
          <w:rFonts w:ascii="Times New Roman" w:hAnsi="Times New Roman" w:cs="Times New Roman"/>
          <w:i/>
          <w:iCs/>
          <w:noProof/>
          <w:sz w:val="24"/>
          <w:szCs w:val="24"/>
        </w:rPr>
        <w:t>DUNAMIS: Jurnal Teologi Dan Pendidikan Kristiani</w:t>
      </w:r>
      <w:r w:rsidRPr="00AD5ADE">
        <w:rPr>
          <w:rFonts w:ascii="Times New Roman" w:hAnsi="Times New Roman" w:cs="Times New Roman"/>
          <w:noProof/>
          <w:sz w:val="24"/>
          <w:szCs w:val="24"/>
        </w:rPr>
        <w:t xml:space="preserve"> 4(2):225–33.</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Nainggolan, B. 2014. “Konsep Amanat Agung Berdasarkan Matius 28:18–20 Dalam Misi.” </w:t>
      </w:r>
      <w:r w:rsidRPr="00AD5ADE">
        <w:rPr>
          <w:rFonts w:ascii="Times New Roman" w:hAnsi="Times New Roman" w:cs="Times New Roman"/>
          <w:i/>
          <w:iCs/>
          <w:noProof/>
          <w:sz w:val="24"/>
          <w:szCs w:val="24"/>
        </w:rPr>
        <w:t>Jurnal Koinonia</w:t>
      </w:r>
      <w:r w:rsidRPr="00AD5ADE">
        <w:rPr>
          <w:rFonts w:ascii="Times New Roman" w:hAnsi="Times New Roman" w:cs="Times New Roman"/>
          <w:noProof/>
          <w:sz w:val="24"/>
          <w:szCs w:val="24"/>
        </w:rPr>
        <w:t xml:space="preserve"> 8(2):15–45.</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lastRenderedPageBreak/>
        <w:t xml:space="preserve">Nainggolan, Bartholomeus Diaz. 2014. “Tinjauan Amanat KONSEP AMANAT AGUNG BERDASARKAN MATIUS 28:18-20 DALAM MISI.” </w:t>
      </w:r>
      <w:r w:rsidRPr="00AD5ADE">
        <w:rPr>
          <w:rFonts w:ascii="Times New Roman" w:hAnsi="Times New Roman" w:cs="Times New Roman"/>
          <w:i/>
          <w:iCs/>
          <w:noProof/>
          <w:sz w:val="24"/>
          <w:szCs w:val="24"/>
        </w:rPr>
        <w:t>Koinonia</w:t>
      </w:r>
      <w:r w:rsidRPr="00AD5ADE">
        <w:rPr>
          <w:rFonts w:ascii="Times New Roman" w:hAnsi="Times New Roman" w:cs="Times New Roman"/>
          <w:noProof/>
          <w:sz w:val="24"/>
          <w:szCs w:val="24"/>
        </w:rPr>
        <w:t xml:space="preserve"> 6(2):13–21.</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Oci, Markus. 2019. “Implikasi Misiologi Dalam Pengembangan Kurikulum Agama Kristen Di Gereja Lokal.” </w:t>
      </w:r>
      <w:r w:rsidRPr="00AD5ADE">
        <w:rPr>
          <w:rFonts w:ascii="Times New Roman" w:hAnsi="Times New Roman" w:cs="Times New Roman"/>
          <w:i/>
          <w:iCs/>
          <w:noProof/>
          <w:sz w:val="24"/>
          <w:szCs w:val="24"/>
        </w:rPr>
        <w:t>FIDEI: Jurnal Teologi Sistematika Dan Praktika</w:t>
      </w:r>
      <w:r w:rsidRPr="00AD5ADE">
        <w:rPr>
          <w:rFonts w:ascii="Times New Roman" w:hAnsi="Times New Roman" w:cs="Times New Roman"/>
          <w:noProof/>
          <w:sz w:val="24"/>
          <w:szCs w:val="24"/>
        </w:rPr>
        <w:t>.</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Ogden, Greg. 2014. </w:t>
      </w:r>
      <w:r w:rsidRPr="00AD5ADE">
        <w:rPr>
          <w:rFonts w:ascii="Times New Roman" w:hAnsi="Times New Roman" w:cs="Times New Roman"/>
          <w:i/>
          <w:iCs/>
          <w:noProof/>
          <w:sz w:val="24"/>
          <w:szCs w:val="24"/>
        </w:rPr>
        <w:t>Pemuridan Yang Mengubahkan</w:t>
      </w:r>
      <w:r w:rsidRPr="00AD5ADE">
        <w:rPr>
          <w:rFonts w:ascii="Times New Roman" w:hAnsi="Times New Roman" w:cs="Times New Roman"/>
          <w:noProof/>
          <w:sz w:val="24"/>
          <w:szCs w:val="24"/>
        </w:rPr>
        <w:t>. Surabaya: Perkantas Jawa Timur.</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Packer, J. .. 2003. </w:t>
      </w:r>
      <w:r w:rsidRPr="00AD5ADE">
        <w:rPr>
          <w:rFonts w:ascii="Times New Roman" w:hAnsi="Times New Roman" w:cs="Times New Roman"/>
          <w:i/>
          <w:iCs/>
          <w:noProof/>
          <w:sz w:val="24"/>
          <w:szCs w:val="24"/>
        </w:rPr>
        <w:t>Penginjilan Dan Kedaulatan Allah</w:t>
      </w:r>
      <w:r w:rsidRPr="00AD5ADE">
        <w:rPr>
          <w:rFonts w:ascii="Times New Roman" w:hAnsi="Times New Roman" w:cs="Times New Roman"/>
          <w:noProof/>
          <w:sz w:val="24"/>
          <w:szCs w:val="24"/>
        </w:rPr>
        <w:t>. Surabaya: Momentum.</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Peters, George W. 2006a. </w:t>
      </w:r>
      <w:r w:rsidRPr="00AD5ADE">
        <w:rPr>
          <w:rFonts w:ascii="Times New Roman" w:hAnsi="Times New Roman" w:cs="Times New Roman"/>
          <w:i/>
          <w:iCs/>
          <w:noProof/>
          <w:sz w:val="24"/>
          <w:szCs w:val="24"/>
        </w:rPr>
        <w:t>A Biblical Theology of Missions</w:t>
      </w:r>
      <w:r w:rsidRPr="00AD5ADE">
        <w:rPr>
          <w:rFonts w:ascii="Times New Roman" w:hAnsi="Times New Roman" w:cs="Times New Roman"/>
          <w:noProof/>
          <w:sz w:val="24"/>
          <w:szCs w:val="24"/>
        </w:rPr>
        <w:t>. Malang: Gandum Mas.</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Peters, George W. 2006b. </w:t>
      </w:r>
      <w:r w:rsidRPr="00AD5ADE">
        <w:rPr>
          <w:rFonts w:ascii="Times New Roman" w:hAnsi="Times New Roman" w:cs="Times New Roman"/>
          <w:i/>
          <w:iCs/>
          <w:noProof/>
          <w:sz w:val="24"/>
          <w:szCs w:val="24"/>
        </w:rPr>
        <w:t>Teologi Alkitab Tentang Pekabaran Injil</w:t>
      </w:r>
      <w:r w:rsidRPr="00AD5ADE">
        <w:rPr>
          <w:rFonts w:ascii="Times New Roman" w:hAnsi="Times New Roman" w:cs="Times New Roman"/>
          <w:noProof/>
          <w:sz w:val="24"/>
          <w:szCs w:val="24"/>
        </w:rPr>
        <w:t>. Malang: Gandum Mas.</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Putrawan, Bobby Kurnia, and Ramot Peter. 2020. “Misi Di Tengah Krisis Multidimensi.” </w:t>
      </w:r>
      <w:r w:rsidRPr="00AD5ADE">
        <w:rPr>
          <w:rFonts w:ascii="Times New Roman" w:hAnsi="Times New Roman" w:cs="Times New Roman"/>
          <w:i/>
          <w:iCs/>
          <w:noProof/>
          <w:sz w:val="24"/>
          <w:szCs w:val="24"/>
        </w:rPr>
        <w:t>JURNAL TEOLOGI GRACIA DEO</w:t>
      </w:r>
      <w:r w:rsidRPr="00AD5ADE">
        <w:rPr>
          <w:rFonts w:ascii="Times New Roman" w:hAnsi="Times New Roman" w:cs="Times New Roman"/>
          <w:noProof/>
          <w:sz w:val="24"/>
          <w:szCs w:val="24"/>
        </w:rPr>
        <w:t xml:space="preserve"> 2(2):70–79.</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Santosa1, and Guntur Firman Aprianto. 2020. “Implementasi Penginjilan Dan Pemuridan Dalam Pengembangan Karakter Jujur Anak Usia 9-10 Tahun No Title.” </w:t>
      </w:r>
      <w:r w:rsidRPr="00AD5ADE">
        <w:rPr>
          <w:rFonts w:ascii="Times New Roman" w:hAnsi="Times New Roman" w:cs="Times New Roman"/>
          <w:i/>
          <w:iCs/>
          <w:noProof/>
          <w:sz w:val="24"/>
          <w:szCs w:val="24"/>
        </w:rPr>
        <w:t>Teologi</w:t>
      </w:r>
      <w:r w:rsidRPr="00AD5ADE">
        <w:rPr>
          <w:rFonts w:ascii="Times New Roman" w:hAnsi="Times New Roman" w:cs="Times New Roman"/>
          <w:noProof/>
          <w:sz w:val="24"/>
          <w:szCs w:val="24"/>
        </w:rPr>
        <w:t xml:space="preserve"> 2(2):1–15.</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Shipman Michael K. 2011. </w:t>
      </w:r>
      <w:r w:rsidRPr="00AD5ADE">
        <w:rPr>
          <w:rFonts w:ascii="Times New Roman" w:hAnsi="Times New Roman" w:cs="Times New Roman"/>
          <w:i/>
          <w:iCs/>
          <w:noProof/>
          <w:sz w:val="24"/>
          <w:szCs w:val="24"/>
        </w:rPr>
        <w:t>Amat Agung: Karya Kerasulan Kuno Dan Kini</w:t>
      </w:r>
      <w:r w:rsidRPr="00AD5ADE">
        <w:rPr>
          <w:rFonts w:ascii="Times New Roman" w:hAnsi="Times New Roman" w:cs="Times New Roman"/>
          <w:noProof/>
          <w:sz w:val="24"/>
          <w:szCs w:val="24"/>
        </w:rPr>
        <w:t>. Jakarta: Rahayu Grup.</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Siagian, Fredy. 2016. “Rekonstruksi Misi Gereja Di Abad 21.” </w:t>
      </w:r>
      <w:r w:rsidRPr="00AD5ADE">
        <w:rPr>
          <w:rFonts w:ascii="Times New Roman" w:hAnsi="Times New Roman" w:cs="Times New Roman"/>
          <w:i/>
          <w:iCs/>
          <w:noProof/>
          <w:sz w:val="24"/>
          <w:szCs w:val="24"/>
        </w:rPr>
        <w:t>Syntax Literate</w:t>
      </w:r>
      <w:r w:rsidRPr="00AD5ADE">
        <w:rPr>
          <w:rFonts w:ascii="Times New Roman" w:hAnsi="Times New Roman" w:cs="Times New Roman"/>
          <w:noProof/>
          <w:sz w:val="24"/>
          <w:szCs w:val="24"/>
        </w:rPr>
        <w:t xml:space="preserve"> 1(Desember):1–13.</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Siahaan, Harls Evan Rianto. 2016. “Hikmat Sebagai Implikasi Pendidikan Kristiani: Refleksi 1 Raja-Raja 3:1-15.” </w:t>
      </w:r>
      <w:r w:rsidRPr="00AD5ADE">
        <w:rPr>
          <w:rFonts w:ascii="Times New Roman" w:hAnsi="Times New Roman" w:cs="Times New Roman"/>
          <w:i/>
          <w:iCs/>
          <w:noProof/>
          <w:sz w:val="24"/>
          <w:szCs w:val="24"/>
        </w:rPr>
        <w:t>DUNAMIS: Jurnal Penelitian Teologi Dan Pendidikan Kristiani</w:t>
      </w:r>
      <w:r w:rsidRPr="00AD5ADE">
        <w:rPr>
          <w:rFonts w:ascii="Times New Roman" w:hAnsi="Times New Roman" w:cs="Times New Roman"/>
          <w:noProof/>
          <w:sz w:val="24"/>
          <w:szCs w:val="24"/>
        </w:rPr>
        <w:t>.</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Sopacuaperu, Eklepinus Jefry. 2020. “Misi Rekonsiliasi Dalam Konteks Kemajemukan Agama Di Indonesia: Analisis Naratif Yohanes 20:19-23 Dan Implikasi Misiologisnya.” </w:t>
      </w:r>
      <w:r w:rsidRPr="00AD5ADE">
        <w:rPr>
          <w:rFonts w:ascii="Times New Roman" w:hAnsi="Times New Roman" w:cs="Times New Roman"/>
          <w:i/>
          <w:iCs/>
          <w:noProof/>
          <w:sz w:val="24"/>
          <w:szCs w:val="24"/>
        </w:rPr>
        <w:t>KENOSIS: Jurnal Kajian Teologi</w:t>
      </w:r>
      <w:r w:rsidRPr="00AD5ADE">
        <w:rPr>
          <w:rFonts w:ascii="Times New Roman" w:hAnsi="Times New Roman" w:cs="Times New Roman"/>
          <w:noProof/>
          <w:sz w:val="24"/>
          <w:szCs w:val="24"/>
        </w:rPr>
        <w:t xml:space="preserve"> 6(1):64–84.</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Spurgeon, Charles H. 2019. </w:t>
      </w:r>
      <w:r w:rsidRPr="00AD5ADE">
        <w:rPr>
          <w:rFonts w:ascii="Times New Roman" w:hAnsi="Times New Roman" w:cs="Times New Roman"/>
          <w:i/>
          <w:iCs/>
          <w:noProof/>
          <w:sz w:val="24"/>
          <w:szCs w:val="24"/>
        </w:rPr>
        <w:t>Strategi Jitu Untuk Menjadi Pemenang Jiwa</w:t>
      </w:r>
      <w:r w:rsidRPr="00AD5ADE">
        <w:rPr>
          <w:rFonts w:ascii="Times New Roman" w:hAnsi="Times New Roman" w:cs="Times New Roman"/>
          <w:noProof/>
          <w:sz w:val="24"/>
          <w:szCs w:val="24"/>
        </w:rPr>
        <w:t>. yogyakarta: Penerbit ANDI.</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Stephanus, Djuwansah Suhendro P. 2019. “Mengajarkan Penginjilan Sebagai Gaya Hidup Orang Percaya.” </w:t>
      </w:r>
      <w:r w:rsidRPr="00AD5ADE">
        <w:rPr>
          <w:rFonts w:ascii="Times New Roman" w:hAnsi="Times New Roman" w:cs="Times New Roman"/>
          <w:i/>
          <w:iCs/>
          <w:noProof/>
          <w:sz w:val="24"/>
          <w:szCs w:val="24"/>
        </w:rPr>
        <w:t>Redominate</w:t>
      </w:r>
      <w:r w:rsidRPr="00AD5ADE">
        <w:rPr>
          <w:rFonts w:ascii="Times New Roman" w:hAnsi="Times New Roman" w:cs="Times New Roman"/>
          <w:noProof/>
          <w:sz w:val="24"/>
          <w:szCs w:val="24"/>
        </w:rPr>
        <w:t>.</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Stevanus, Kalis. 2020. “Karya Kristus Sebagai Dasar Penginjilan Di Dunia Non-Kristen.” </w:t>
      </w:r>
      <w:r w:rsidRPr="00AD5ADE">
        <w:rPr>
          <w:rFonts w:ascii="Times New Roman" w:hAnsi="Times New Roman" w:cs="Times New Roman"/>
          <w:i/>
          <w:iCs/>
          <w:noProof/>
          <w:sz w:val="24"/>
          <w:szCs w:val="24"/>
        </w:rPr>
        <w:t>Fidei: Jurnal Teologi Sistematika Dan Praktika</w:t>
      </w:r>
      <w:r w:rsidRPr="00AD5ADE">
        <w:rPr>
          <w:rFonts w:ascii="Times New Roman" w:hAnsi="Times New Roman" w:cs="Times New Roman"/>
          <w:noProof/>
          <w:sz w:val="24"/>
          <w:szCs w:val="24"/>
        </w:rPr>
        <w:t xml:space="preserve"> 3(1):1–19.</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Subekti, Tri. 2019. “Pemuridan Misioner Dalam Menyiapkan Perluasan Gereja Lokal.” </w:t>
      </w:r>
      <w:r w:rsidRPr="00AD5ADE">
        <w:rPr>
          <w:rFonts w:ascii="Times New Roman" w:hAnsi="Times New Roman" w:cs="Times New Roman"/>
          <w:i/>
          <w:iCs/>
          <w:noProof/>
          <w:sz w:val="24"/>
          <w:szCs w:val="24"/>
        </w:rPr>
        <w:t>EPIGRAPHE: Jurnal Teologi Dan Pelayanan Kristiani</w:t>
      </w:r>
      <w:r w:rsidRPr="00AD5ADE">
        <w:rPr>
          <w:rFonts w:ascii="Times New Roman" w:hAnsi="Times New Roman" w:cs="Times New Roman"/>
          <w:noProof/>
          <w:sz w:val="24"/>
          <w:szCs w:val="24"/>
        </w:rPr>
        <w:t>.</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Thomas, Norman E. 2012. </w:t>
      </w:r>
      <w:r w:rsidRPr="00AD5ADE">
        <w:rPr>
          <w:rFonts w:ascii="Times New Roman" w:hAnsi="Times New Roman" w:cs="Times New Roman"/>
          <w:i/>
          <w:iCs/>
          <w:noProof/>
          <w:sz w:val="24"/>
          <w:szCs w:val="24"/>
        </w:rPr>
        <w:t>Teks-Teks Klasik Tetang Misi Dan Kekristenan Sedunia,</w:t>
      </w:r>
      <w:r w:rsidRPr="00AD5ADE">
        <w:rPr>
          <w:rFonts w:ascii="Times New Roman" w:hAnsi="Times New Roman" w:cs="Times New Roman"/>
          <w:noProof/>
          <w:sz w:val="24"/>
          <w:szCs w:val="24"/>
        </w:rPr>
        <w:t>. Jakarta: BPK Gunung Mulia.</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Tomatala, Dr. Yakob. 2004. </w:t>
      </w:r>
      <w:r w:rsidRPr="00AD5ADE">
        <w:rPr>
          <w:rFonts w:ascii="Times New Roman" w:hAnsi="Times New Roman" w:cs="Times New Roman"/>
          <w:i/>
          <w:iCs/>
          <w:noProof/>
          <w:sz w:val="24"/>
          <w:szCs w:val="24"/>
        </w:rPr>
        <w:t>Penginjilan Masa Kini Jilid I</w:t>
      </w:r>
      <w:r w:rsidRPr="00AD5ADE">
        <w:rPr>
          <w:rFonts w:ascii="Times New Roman" w:hAnsi="Times New Roman" w:cs="Times New Roman"/>
          <w:noProof/>
          <w:sz w:val="24"/>
          <w:szCs w:val="24"/>
        </w:rPr>
        <w:t>. Malang: Gandum Mas.</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Tomatala, Yakob. 2004. </w:t>
      </w:r>
      <w:r w:rsidRPr="00AD5ADE">
        <w:rPr>
          <w:rFonts w:ascii="Times New Roman" w:hAnsi="Times New Roman" w:cs="Times New Roman"/>
          <w:i/>
          <w:iCs/>
          <w:noProof/>
          <w:sz w:val="24"/>
          <w:szCs w:val="24"/>
        </w:rPr>
        <w:t>Penginjilan Masa Kini 1</w:t>
      </w:r>
      <w:r w:rsidRPr="00AD5ADE">
        <w:rPr>
          <w:rFonts w:ascii="Times New Roman" w:hAnsi="Times New Roman" w:cs="Times New Roman"/>
          <w:noProof/>
          <w:sz w:val="24"/>
          <w:szCs w:val="24"/>
        </w:rPr>
        <w:t>. Malang: gandum mas.</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Tong, Stephen. 2004. </w:t>
      </w:r>
      <w:r w:rsidRPr="00AD5ADE">
        <w:rPr>
          <w:rFonts w:ascii="Times New Roman" w:hAnsi="Times New Roman" w:cs="Times New Roman"/>
          <w:i/>
          <w:iCs/>
          <w:noProof/>
          <w:sz w:val="24"/>
          <w:szCs w:val="24"/>
        </w:rPr>
        <w:t>Teologi Penginjilan</w:t>
      </w:r>
      <w:r w:rsidRPr="00AD5ADE">
        <w:rPr>
          <w:rFonts w:ascii="Times New Roman" w:hAnsi="Times New Roman" w:cs="Times New Roman"/>
          <w:noProof/>
          <w:sz w:val="24"/>
          <w:szCs w:val="24"/>
        </w:rPr>
        <w:t>. Surabaya: Momentum.</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Widjaja, Fransiskus Irwan. 2018. “Misiologi Antara Teori, Fakta Dan Pengalaman.” (April):198.</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Woga, Edmund. 2009. </w:t>
      </w:r>
      <w:r w:rsidRPr="00AD5ADE">
        <w:rPr>
          <w:rFonts w:ascii="Times New Roman" w:hAnsi="Times New Roman" w:cs="Times New Roman"/>
          <w:i/>
          <w:iCs/>
          <w:noProof/>
          <w:sz w:val="24"/>
          <w:szCs w:val="24"/>
        </w:rPr>
        <w:t>Misi, Misiologi, Dan Evangelisasi Di Indonesia</w:t>
      </w:r>
      <w:r w:rsidRPr="00AD5ADE">
        <w:rPr>
          <w:rFonts w:ascii="Times New Roman" w:hAnsi="Times New Roman" w:cs="Times New Roman"/>
          <w:noProof/>
          <w:sz w:val="24"/>
          <w:szCs w:val="24"/>
        </w:rPr>
        <w:t>. Yogyakarta: penerbit Kanisius.</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Wright, Christopher J. H. 2011. </w:t>
      </w:r>
      <w:r w:rsidRPr="00AD5ADE">
        <w:rPr>
          <w:rFonts w:ascii="Times New Roman" w:hAnsi="Times New Roman" w:cs="Times New Roman"/>
          <w:i/>
          <w:iCs/>
          <w:noProof/>
          <w:sz w:val="24"/>
          <w:szCs w:val="24"/>
        </w:rPr>
        <w:t>Misi Umat Allah:Sebuah Teologi Biblika Tentang Misi Gereja</w:t>
      </w:r>
      <w:r w:rsidRPr="00AD5ADE">
        <w:rPr>
          <w:rFonts w:ascii="Times New Roman" w:hAnsi="Times New Roman" w:cs="Times New Roman"/>
          <w:noProof/>
          <w:sz w:val="24"/>
          <w:szCs w:val="24"/>
        </w:rPr>
        <w:t>. Jakarta: Literatur Perkantas.</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D5ADE">
        <w:rPr>
          <w:rFonts w:ascii="Times New Roman" w:hAnsi="Times New Roman" w:cs="Times New Roman"/>
          <w:noProof/>
          <w:sz w:val="24"/>
          <w:szCs w:val="24"/>
        </w:rPr>
        <w:t xml:space="preserve">Zaluchu, Sonny. 2017. “Penderitaan Kristus Sebagai Wujud Solidaritas Allah Kepada Manusia.” </w:t>
      </w:r>
      <w:r w:rsidRPr="00AD5ADE">
        <w:rPr>
          <w:rFonts w:ascii="Times New Roman" w:hAnsi="Times New Roman" w:cs="Times New Roman"/>
          <w:i/>
          <w:iCs/>
          <w:noProof/>
          <w:sz w:val="24"/>
          <w:szCs w:val="24"/>
        </w:rPr>
        <w:t>DUNAMIS: Jurnal Penelitian Teologi Dan Pendidikan Kristiani</w:t>
      </w:r>
      <w:r w:rsidRPr="00AD5ADE">
        <w:rPr>
          <w:rFonts w:ascii="Times New Roman" w:hAnsi="Times New Roman" w:cs="Times New Roman"/>
          <w:noProof/>
          <w:sz w:val="24"/>
          <w:szCs w:val="24"/>
        </w:rPr>
        <w:t xml:space="preserve"> 2(1):61.</w:t>
      </w:r>
    </w:p>
    <w:p w:rsidR="00AD5ADE" w:rsidRPr="00AD5ADE" w:rsidRDefault="00AD5ADE" w:rsidP="00AD5ADE">
      <w:pPr>
        <w:widowControl w:val="0"/>
        <w:autoSpaceDE w:val="0"/>
        <w:autoSpaceDN w:val="0"/>
        <w:adjustRightInd w:val="0"/>
        <w:spacing w:after="0" w:line="240" w:lineRule="auto"/>
        <w:ind w:left="480" w:hanging="480"/>
        <w:rPr>
          <w:rFonts w:ascii="Times New Roman" w:hAnsi="Times New Roman" w:cs="Times New Roman"/>
          <w:noProof/>
          <w:sz w:val="24"/>
        </w:rPr>
      </w:pPr>
      <w:r w:rsidRPr="00AD5ADE">
        <w:rPr>
          <w:rFonts w:ascii="Times New Roman" w:hAnsi="Times New Roman" w:cs="Times New Roman"/>
          <w:noProof/>
          <w:sz w:val="24"/>
          <w:szCs w:val="24"/>
        </w:rPr>
        <w:t xml:space="preserve">Zaluchu, Sonny Eli. 2020. “Strategi Penelitian Kualitatif Dan Kuantitatif Di Dalam Penelitian Agama.” </w:t>
      </w:r>
      <w:r w:rsidRPr="00AD5ADE">
        <w:rPr>
          <w:rFonts w:ascii="Times New Roman" w:hAnsi="Times New Roman" w:cs="Times New Roman"/>
          <w:i/>
          <w:iCs/>
          <w:noProof/>
          <w:sz w:val="24"/>
          <w:szCs w:val="24"/>
        </w:rPr>
        <w:t>Evangelikal: Jurnal Teologi Injili Dan Pembinaan Warga Jemaat</w:t>
      </w:r>
      <w:r w:rsidRPr="00AD5ADE">
        <w:rPr>
          <w:rFonts w:ascii="Times New Roman" w:hAnsi="Times New Roman" w:cs="Times New Roman"/>
          <w:noProof/>
          <w:sz w:val="24"/>
          <w:szCs w:val="24"/>
        </w:rPr>
        <w:t xml:space="preserve"> 4(1):28–38.</w:t>
      </w:r>
    </w:p>
    <w:p w:rsidR="00333480" w:rsidRPr="0082714B" w:rsidRDefault="00333480" w:rsidP="0033348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333480" w:rsidRPr="0082714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1BD7" w:rsidRDefault="00301BD7" w:rsidP="006A19C4">
      <w:pPr>
        <w:spacing w:after="0" w:line="240" w:lineRule="auto"/>
      </w:pPr>
      <w:r>
        <w:separator/>
      </w:r>
    </w:p>
  </w:endnote>
  <w:endnote w:type="continuationSeparator" w:id="0">
    <w:p w:rsidR="00301BD7" w:rsidRDefault="00301BD7" w:rsidP="006A1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1BD7" w:rsidRDefault="00301BD7" w:rsidP="006A19C4">
      <w:pPr>
        <w:spacing w:after="0" w:line="240" w:lineRule="auto"/>
      </w:pPr>
      <w:r>
        <w:separator/>
      </w:r>
    </w:p>
  </w:footnote>
  <w:footnote w:type="continuationSeparator" w:id="0">
    <w:p w:rsidR="00301BD7" w:rsidRDefault="00301BD7" w:rsidP="006A19C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0B7"/>
    <w:rsid w:val="000040B9"/>
    <w:rsid w:val="0001782F"/>
    <w:rsid w:val="000305B9"/>
    <w:rsid w:val="000321BD"/>
    <w:rsid w:val="000558AB"/>
    <w:rsid w:val="00077DA8"/>
    <w:rsid w:val="00083FB6"/>
    <w:rsid w:val="00087DDE"/>
    <w:rsid w:val="00091ADF"/>
    <w:rsid w:val="00092978"/>
    <w:rsid w:val="00093D8A"/>
    <w:rsid w:val="000971DF"/>
    <w:rsid w:val="000A188A"/>
    <w:rsid w:val="000B0B62"/>
    <w:rsid w:val="000B674A"/>
    <w:rsid w:val="000C5F0F"/>
    <w:rsid w:val="000D7493"/>
    <w:rsid w:val="000F5258"/>
    <w:rsid w:val="00102AF5"/>
    <w:rsid w:val="00104903"/>
    <w:rsid w:val="00123F61"/>
    <w:rsid w:val="00157C26"/>
    <w:rsid w:val="00172D30"/>
    <w:rsid w:val="00196CED"/>
    <w:rsid w:val="001B1CEC"/>
    <w:rsid w:val="001B5594"/>
    <w:rsid w:val="001C18F5"/>
    <w:rsid w:val="001E55F2"/>
    <w:rsid w:val="001E7D3E"/>
    <w:rsid w:val="00200777"/>
    <w:rsid w:val="00205012"/>
    <w:rsid w:val="00206DC9"/>
    <w:rsid w:val="0022063E"/>
    <w:rsid w:val="002221A0"/>
    <w:rsid w:val="00237BB4"/>
    <w:rsid w:val="00246BD8"/>
    <w:rsid w:val="002564E4"/>
    <w:rsid w:val="00263196"/>
    <w:rsid w:val="0029722D"/>
    <w:rsid w:val="00297D69"/>
    <w:rsid w:val="002A37D3"/>
    <w:rsid w:val="002A7F07"/>
    <w:rsid w:val="002B6D8D"/>
    <w:rsid w:val="002C1F4D"/>
    <w:rsid w:val="00301BD7"/>
    <w:rsid w:val="00316AA3"/>
    <w:rsid w:val="00317A2E"/>
    <w:rsid w:val="00333480"/>
    <w:rsid w:val="003337AB"/>
    <w:rsid w:val="00333E0E"/>
    <w:rsid w:val="00357622"/>
    <w:rsid w:val="00361651"/>
    <w:rsid w:val="00385140"/>
    <w:rsid w:val="00390580"/>
    <w:rsid w:val="003A323E"/>
    <w:rsid w:val="003A39C0"/>
    <w:rsid w:val="003A6AFE"/>
    <w:rsid w:val="003C0B3E"/>
    <w:rsid w:val="003C1AE8"/>
    <w:rsid w:val="003C20B7"/>
    <w:rsid w:val="003C3CA7"/>
    <w:rsid w:val="003F0513"/>
    <w:rsid w:val="003F51CA"/>
    <w:rsid w:val="004052E3"/>
    <w:rsid w:val="004117B0"/>
    <w:rsid w:val="004324E7"/>
    <w:rsid w:val="00435D5E"/>
    <w:rsid w:val="004417E7"/>
    <w:rsid w:val="004510E1"/>
    <w:rsid w:val="00451D09"/>
    <w:rsid w:val="00464869"/>
    <w:rsid w:val="004739F2"/>
    <w:rsid w:val="004915A3"/>
    <w:rsid w:val="00493EC1"/>
    <w:rsid w:val="004D4A01"/>
    <w:rsid w:val="0050463E"/>
    <w:rsid w:val="005256AD"/>
    <w:rsid w:val="00550496"/>
    <w:rsid w:val="005723C2"/>
    <w:rsid w:val="005743B0"/>
    <w:rsid w:val="0058237F"/>
    <w:rsid w:val="005A7EB5"/>
    <w:rsid w:val="005B4E54"/>
    <w:rsid w:val="005F24B6"/>
    <w:rsid w:val="005F3416"/>
    <w:rsid w:val="006031C6"/>
    <w:rsid w:val="00615120"/>
    <w:rsid w:val="00622E8C"/>
    <w:rsid w:val="00625CF3"/>
    <w:rsid w:val="00627429"/>
    <w:rsid w:val="00637089"/>
    <w:rsid w:val="00647C86"/>
    <w:rsid w:val="00652FCA"/>
    <w:rsid w:val="00655EFA"/>
    <w:rsid w:val="006637DD"/>
    <w:rsid w:val="00673BBD"/>
    <w:rsid w:val="006867A9"/>
    <w:rsid w:val="006A19C4"/>
    <w:rsid w:val="006B0068"/>
    <w:rsid w:val="006C5997"/>
    <w:rsid w:val="006C6AF2"/>
    <w:rsid w:val="006E363A"/>
    <w:rsid w:val="006F1106"/>
    <w:rsid w:val="006F27D2"/>
    <w:rsid w:val="006F504A"/>
    <w:rsid w:val="00703E83"/>
    <w:rsid w:val="00705368"/>
    <w:rsid w:val="007155E2"/>
    <w:rsid w:val="00717FE6"/>
    <w:rsid w:val="00734DEA"/>
    <w:rsid w:val="00737C6F"/>
    <w:rsid w:val="00747DCE"/>
    <w:rsid w:val="007509FF"/>
    <w:rsid w:val="007519CA"/>
    <w:rsid w:val="007544D5"/>
    <w:rsid w:val="007558B8"/>
    <w:rsid w:val="00771BA3"/>
    <w:rsid w:val="00784C27"/>
    <w:rsid w:val="00790AF9"/>
    <w:rsid w:val="007A416C"/>
    <w:rsid w:val="007A534A"/>
    <w:rsid w:val="007B6B8F"/>
    <w:rsid w:val="007D52BE"/>
    <w:rsid w:val="007E4C9C"/>
    <w:rsid w:val="007E6BB5"/>
    <w:rsid w:val="007F3D08"/>
    <w:rsid w:val="007F48EA"/>
    <w:rsid w:val="00825E09"/>
    <w:rsid w:val="0082714B"/>
    <w:rsid w:val="00835CA9"/>
    <w:rsid w:val="00836774"/>
    <w:rsid w:val="008670E2"/>
    <w:rsid w:val="0087464F"/>
    <w:rsid w:val="00895510"/>
    <w:rsid w:val="008C117D"/>
    <w:rsid w:val="008C53DC"/>
    <w:rsid w:val="008D78CD"/>
    <w:rsid w:val="008E6B4B"/>
    <w:rsid w:val="008E7D8C"/>
    <w:rsid w:val="008F48AB"/>
    <w:rsid w:val="009017C0"/>
    <w:rsid w:val="0091549B"/>
    <w:rsid w:val="00933514"/>
    <w:rsid w:val="00976EF7"/>
    <w:rsid w:val="00996543"/>
    <w:rsid w:val="009A06FF"/>
    <w:rsid w:val="009A7BB6"/>
    <w:rsid w:val="009B1709"/>
    <w:rsid w:val="009D0EF2"/>
    <w:rsid w:val="009D6170"/>
    <w:rsid w:val="009D6BEE"/>
    <w:rsid w:val="009F1D85"/>
    <w:rsid w:val="00A032F9"/>
    <w:rsid w:val="00A04301"/>
    <w:rsid w:val="00A10711"/>
    <w:rsid w:val="00A1632F"/>
    <w:rsid w:val="00A17DCD"/>
    <w:rsid w:val="00A234C1"/>
    <w:rsid w:val="00A26234"/>
    <w:rsid w:val="00A32D6E"/>
    <w:rsid w:val="00A5792A"/>
    <w:rsid w:val="00A620EF"/>
    <w:rsid w:val="00A63907"/>
    <w:rsid w:val="00A674C4"/>
    <w:rsid w:val="00A70E86"/>
    <w:rsid w:val="00A87B8D"/>
    <w:rsid w:val="00AA543E"/>
    <w:rsid w:val="00AB3C7C"/>
    <w:rsid w:val="00AC350D"/>
    <w:rsid w:val="00AD1B69"/>
    <w:rsid w:val="00AD5ADE"/>
    <w:rsid w:val="00AD754E"/>
    <w:rsid w:val="00B07B6A"/>
    <w:rsid w:val="00B27E85"/>
    <w:rsid w:val="00B30D20"/>
    <w:rsid w:val="00B32E21"/>
    <w:rsid w:val="00B406C8"/>
    <w:rsid w:val="00B5223D"/>
    <w:rsid w:val="00B607AE"/>
    <w:rsid w:val="00B73C33"/>
    <w:rsid w:val="00B83319"/>
    <w:rsid w:val="00B85710"/>
    <w:rsid w:val="00B86D20"/>
    <w:rsid w:val="00BA0A21"/>
    <w:rsid w:val="00BA1A8A"/>
    <w:rsid w:val="00BB7C67"/>
    <w:rsid w:val="00BE0EA4"/>
    <w:rsid w:val="00BE45AD"/>
    <w:rsid w:val="00BF1B24"/>
    <w:rsid w:val="00BF3CBC"/>
    <w:rsid w:val="00BF6F5C"/>
    <w:rsid w:val="00C11897"/>
    <w:rsid w:val="00C22B46"/>
    <w:rsid w:val="00C32B3C"/>
    <w:rsid w:val="00C37733"/>
    <w:rsid w:val="00C37D60"/>
    <w:rsid w:val="00C54413"/>
    <w:rsid w:val="00C738EA"/>
    <w:rsid w:val="00C73A55"/>
    <w:rsid w:val="00C77E3C"/>
    <w:rsid w:val="00C96E56"/>
    <w:rsid w:val="00CB459D"/>
    <w:rsid w:val="00CB472A"/>
    <w:rsid w:val="00CB4C2E"/>
    <w:rsid w:val="00CC293A"/>
    <w:rsid w:val="00CD3441"/>
    <w:rsid w:val="00CD6CEE"/>
    <w:rsid w:val="00CE5A27"/>
    <w:rsid w:val="00CE6A2C"/>
    <w:rsid w:val="00CE6A55"/>
    <w:rsid w:val="00D21C19"/>
    <w:rsid w:val="00D27E29"/>
    <w:rsid w:val="00D353B6"/>
    <w:rsid w:val="00D417E7"/>
    <w:rsid w:val="00D457C8"/>
    <w:rsid w:val="00D61293"/>
    <w:rsid w:val="00D6725D"/>
    <w:rsid w:val="00D94A75"/>
    <w:rsid w:val="00D95558"/>
    <w:rsid w:val="00D97FF8"/>
    <w:rsid w:val="00DA0D32"/>
    <w:rsid w:val="00DA1339"/>
    <w:rsid w:val="00DB1907"/>
    <w:rsid w:val="00DC1248"/>
    <w:rsid w:val="00DD10B9"/>
    <w:rsid w:val="00DD6355"/>
    <w:rsid w:val="00DE5A70"/>
    <w:rsid w:val="00DF0554"/>
    <w:rsid w:val="00DF0A5C"/>
    <w:rsid w:val="00DF7B15"/>
    <w:rsid w:val="00E21476"/>
    <w:rsid w:val="00E26660"/>
    <w:rsid w:val="00E27130"/>
    <w:rsid w:val="00E34485"/>
    <w:rsid w:val="00E518F0"/>
    <w:rsid w:val="00E717AC"/>
    <w:rsid w:val="00E766A5"/>
    <w:rsid w:val="00E861C8"/>
    <w:rsid w:val="00E93160"/>
    <w:rsid w:val="00EA321E"/>
    <w:rsid w:val="00EA58D6"/>
    <w:rsid w:val="00EB2CC2"/>
    <w:rsid w:val="00EC7648"/>
    <w:rsid w:val="00ED00C2"/>
    <w:rsid w:val="00ED309C"/>
    <w:rsid w:val="00F02CF5"/>
    <w:rsid w:val="00F13E4B"/>
    <w:rsid w:val="00F1407F"/>
    <w:rsid w:val="00F26FF1"/>
    <w:rsid w:val="00F6228B"/>
    <w:rsid w:val="00F62BBE"/>
    <w:rsid w:val="00F70079"/>
    <w:rsid w:val="00F765F1"/>
    <w:rsid w:val="00FA12A6"/>
    <w:rsid w:val="00FA1A97"/>
    <w:rsid w:val="00FA562D"/>
    <w:rsid w:val="00FA70F1"/>
    <w:rsid w:val="00FB21E1"/>
    <w:rsid w:val="00FB43B9"/>
    <w:rsid w:val="00FD2BDC"/>
    <w:rsid w:val="00FD4051"/>
    <w:rsid w:val="00FE1812"/>
    <w:rsid w:val="00FE5F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85AF8"/>
  <w15:chartTrackingRefBased/>
  <w15:docId w15:val="{FD130472-EADC-4C85-BAEF-013CE5E7B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A19C4"/>
    <w:pPr>
      <w:spacing w:after="0" w:line="240" w:lineRule="auto"/>
    </w:pPr>
    <w:rPr>
      <w:sz w:val="20"/>
      <w:szCs w:val="20"/>
    </w:rPr>
  </w:style>
  <w:style w:type="character" w:customStyle="1" w:styleId="FootnoteTextChar">
    <w:name w:val="Footnote Text Char"/>
    <w:basedOn w:val="DefaultParagraphFont"/>
    <w:link w:val="FootnoteText"/>
    <w:uiPriority w:val="99"/>
    <w:rsid w:val="006A19C4"/>
    <w:rPr>
      <w:sz w:val="20"/>
      <w:szCs w:val="20"/>
    </w:rPr>
  </w:style>
  <w:style w:type="character" w:styleId="FootnoteReference">
    <w:name w:val="footnote reference"/>
    <w:basedOn w:val="DefaultParagraphFont"/>
    <w:uiPriority w:val="99"/>
    <w:semiHidden/>
    <w:unhideWhenUsed/>
    <w:rsid w:val="006A19C4"/>
    <w:rPr>
      <w:vertAlign w:val="superscript"/>
    </w:rPr>
  </w:style>
  <w:style w:type="paragraph" w:styleId="NoSpacing">
    <w:name w:val="No Spacing"/>
    <w:uiPriority w:val="1"/>
    <w:qFormat/>
    <w:rsid w:val="00717FE6"/>
    <w:pPr>
      <w:spacing w:after="0" w:line="240" w:lineRule="auto"/>
    </w:pPr>
    <w:rPr>
      <w:rFonts w:ascii="Calibri" w:eastAsia="Times New Roman" w:hAnsi="Calibri" w:cs="Times New Roman"/>
    </w:rPr>
  </w:style>
  <w:style w:type="character" w:styleId="Hyperlink">
    <w:name w:val="Hyperlink"/>
    <w:uiPriority w:val="99"/>
    <w:unhideWhenUsed/>
    <w:rsid w:val="00A234C1"/>
    <w:rPr>
      <w:color w:val="0563C1"/>
      <w:u w:val="single"/>
    </w:rPr>
  </w:style>
  <w:style w:type="paragraph" w:styleId="CommentText">
    <w:name w:val="annotation text"/>
    <w:basedOn w:val="Normal"/>
    <w:link w:val="CommentTextChar"/>
    <w:uiPriority w:val="99"/>
    <w:unhideWhenUsed/>
    <w:rsid w:val="006637DD"/>
    <w:pPr>
      <w:spacing w:line="240" w:lineRule="auto"/>
    </w:pPr>
    <w:rPr>
      <w:sz w:val="20"/>
      <w:szCs w:val="20"/>
      <w:lang w:val="id-ID"/>
    </w:rPr>
  </w:style>
  <w:style w:type="character" w:customStyle="1" w:styleId="CommentTextChar">
    <w:name w:val="Comment Text Char"/>
    <w:basedOn w:val="DefaultParagraphFont"/>
    <w:link w:val="CommentText"/>
    <w:uiPriority w:val="99"/>
    <w:rsid w:val="006637DD"/>
    <w:rPr>
      <w:sz w:val="20"/>
      <w:szCs w:val="20"/>
      <w:lang w:val="id-ID"/>
    </w:rPr>
  </w:style>
  <w:style w:type="character" w:styleId="EndnoteReference">
    <w:name w:val="endnote reference"/>
    <w:basedOn w:val="DefaultParagraphFont"/>
    <w:uiPriority w:val="99"/>
    <w:semiHidden/>
    <w:unhideWhenUsed/>
    <w:rsid w:val="008C53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starkhusagung@gmail.com" TargetMode="External"/><Relationship Id="rId3" Type="http://schemas.openxmlformats.org/officeDocument/2006/relationships/settings" Target="settings.xml"/><Relationship Id="rId7" Type="http://schemas.openxmlformats.org/officeDocument/2006/relationships/hyperlink" Target="mailto:arifianto.alex@sttsangkakala.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setiabudikampu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53C8CFB-8C03-4E92-AB3A-8CAB306EA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4</TotalTime>
  <Pages>10</Pages>
  <Words>23474</Words>
  <Characters>133806</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S145</dc:creator>
  <cp:keywords/>
  <dc:description/>
  <cp:lastModifiedBy>LENOVO S145</cp:lastModifiedBy>
  <cp:revision>283</cp:revision>
  <dcterms:created xsi:type="dcterms:W3CDTF">2020-10-22T05:41:00Z</dcterms:created>
  <dcterms:modified xsi:type="dcterms:W3CDTF">2020-11-01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d6f61627-d69a-3616-bab6-7425525c2a62</vt:lpwstr>
  </property>
  <property fmtid="{D5CDD505-2E9C-101B-9397-08002B2CF9AE}" pid="24" name="Mendeley Citation Style_1">
    <vt:lpwstr>http://www.zotero.org/styles/american-sociological-association</vt:lpwstr>
  </property>
</Properties>
</file>